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72D7" w:rsidRPr="00440FC0" w:rsidRDefault="00B772D7" w:rsidP="00B772D7">
      <w:pPr>
        <w:pStyle w:val="Heading1"/>
        <w:rPr>
          <w:color w:val="000000" w:themeColor="text1"/>
        </w:rPr>
      </w:pPr>
      <w:bookmarkStart w:id="0" w:name="_Toc503881694"/>
      <w:bookmarkStart w:id="1" w:name="_Toc23855649"/>
      <w:r w:rsidRPr="00440FC0">
        <w:rPr>
          <w:color w:val="000000" w:themeColor="text1"/>
          <w:lang w:val="en-ID"/>
        </w:rPr>
        <w:t>BAB II</w:t>
      </w:r>
      <w:r w:rsidRPr="00440FC0">
        <w:rPr>
          <w:color w:val="000000" w:themeColor="text1"/>
          <w:lang w:val="en-ID"/>
        </w:rPr>
        <w:br/>
      </w:r>
      <w:r w:rsidRPr="00440FC0">
        <w:rPr>
          <w:color w:val="000000" w:themeColor="text1"/>
        </w:rPr>
        <w:t>LANDASAN TEORI</w:t>
      </w:r>
      <w:bookmarkEnd w:id="0"/>
      <w:bookmarkEnd w:id="1"/>
    </w:p>
    <w:p w:rsidR="00B772D7" w:rsidRPr="00440FC0" w:rsidRDefault="00B772D7" w:rsidP="00B772D7">
      <w:pPr>
        <w:pStyle w:val="BodyText"/>
        <w:spacing w:before="5"/>
        <w:jc w:val="both"/>
        <w:rPr>
          <w:b/>
          <w:color w:val="000000" w:themeColor="text1"/>
          <w:sz w:val="31"/>
        </w:rPr>
      </w:pPr>
    </w:p>
    <w:p w:rsidR="00B772D7" w:rsidRPr="00440FC0" w:rsidRDefault="00B772D7" w:rsidP="00B772D7">
      <w:pPr>
        <w:pStyle w:val="Heading2"/>
        <w:numPr>
          <w:ilvl w:val="1"/>
          <w:numId w:val="1"/>
        </w:numPr>
        <w:tabs>
          <w:tab w:val="left" w:pos="567"/>
        </w:tabs>
        <w:ind w:left="567" w:hanging="567"/>
        <w:jc w:val="both"/>
        <w:rPr>
          <w:color w:val="000000" w:themeColor="text1"/>
          <w:lang w:val="en-ID"/>
        </w:rPr>
      </w:pPr>
      <w:bookmarkStart w:id="2" w:name="_bookmark14"/>
      <w:bookmarkStart w:id="3" w:name="_Toc23855650"/>
      <w:bookmarkStart w:id="4" w:name="_Toc503881695"/>
      <w:bookmarkEnd w:id="2"/>
      <w:proofErr w:type="spellStart"/>
      <w:r w:rsidRPr="00440FC0">
        <w:rPr>
          <w:color w:val="000000" w:themeColor="text1"/>
          <w:lang w:val="en-ID"/>
        </w:rPr>
        <w:t>Tinjauan</w:t>
      </w:r>
      <w:proofErr w:type="spellEnd"/>
      <w:r w:rsidRPr="00440FC0">
        <w:rPr>
          <w:color w:val="000000" w:themeColor="text1"/>
          <w:lang w:val="en-ID"/>
        </w:rPr>
        <w:t xml:space="preserve"> </w:t>
      </w:r>
      <w:proofErr w:type="spellStart"/>
      <w:r w:rsidRPr="00440FC0">
        <w:rPr>
          <w:color w:val="000000" w:themeColor="text1"/>
          <w:lang w:val="en-ID"/>
        </w:rPr>
        <w:t>Teoritis</w:t>
      </w:r>
      <w:bookmarkEnd w:id="3"/>
      <w:proofErr w:type="spellEnd"/>
    </w:p>
    <w:p w:rsidR="00B772D7" w:rsidRPr="00440FC0" w:rsidRDefault="00B772D7" w:rsidP="00B772D7">
      <w:pPr>
        <w:pStyle w:val="Heading3"/>
        <w:ind w:left="567" w:hanging="567"/>
        <w:rPr>
          <w:color w:val="000000" w:themeColor="text1"/>
          <w:szCs w:val="24"/>
          <w:lang w:val="en-ID"/>
        </w:rPr>
      </w:pPr>
      <w:bookmarkStart w:id="5" w:name="_bookmark15"/>
      <w:bookmarkStart w:id="6" w:name="_Toc23855651"/>
      <w:bookmarkEnd w:id="4"/>
      <w:bookmarkEnd w:id="5"/>
      <w:r w:rsidRPr="00440FC0">
        <w:rPr>
          <w:szCs w:val="24"/>
          <w:lang w:val="en-ID"/>
        </w:rPr>
        <w:t>2.1.1.</w:t>
      </w:r>
      <w:r w:rsidRPr="00440FC0">
        <w:rPr>
          <w:szCs w:val="24"/>
          <w:lang w:val="en-ID"/>
        </w:rPr>
        <w:tab/>
      </w:r>
      <w:r w:rsidRPr="00440FC0">
        <w:rPr>
          <w:szCs w:val="24"/>
        </w:rPr>
        <w:t>Pengertian</w:t>
      </w:r>
      <w:r w:rsidRPr="00440FC0">
        <w:rPr>
          <w:spacing w:val="-1"/>
          <w:szCs w:val="24"/>
        </w:rPr>
        <w:t xml:space="preserve"> </w:t>
      </w:r>
      <w:proofErr w:type="spellStart"/>
      <w:r w:rsidRPr="00440FC0">
        <w:rPr>
          <w:szCs w:val="24"/>
          <w:lang w:val="en-ID"/>
        </w:rPr>
        <w:t>Perancangan</w:t>
      </w:r>
      <w:bookmarkEnd w:id="6"/>
      <w:proofErr w:type="spellEnd"/>
    </w:p>
    <w:p w:rsidR="00B772D7" w:rsidRPr="00440FC0" w:rsidRDefault="00B772D7" w:rsidP="00B772D7">
      <w:pPr>
        <w:pStyle w:val="BodyText"/>
        <w:spacing w:before="78"/>
        <w:ind w:firstLine="588"/>
        <w:jc w:val="both"/>
        <w:rPr>
          <w:color w:val="000000" w:themeColor="text1"/>
        </w:rPr>
      </w:pPr>
      <w:r w:rsidRPr="00440FC0">
        <w:rPr>
          <w:color w:val="000000" w:themeColor="text1"/>
        </w:rPr>
        <w:t>Menurut Kamus Besar Bahasa Indonesia perancangan adalah proses merencanakan segala sesuatu terlebih dahulu. Mohamad Subhan (2012:109) dalam bukunya yang berjudul Analisa Perancangan</w:t>
      </w:r>
      <w:r w:rsidRPr="00440FC0">
        <w:rPr>
          <w:color w:val="000000" w:themeColor="text1"/>
          <w:spacing w:val="-8"/>
        </w:rPr>
        <w:t xml:space="preserve"> </w:t>
      </w:r>
      <w:r w:rsidRPr="00440FC0">
        <w:rPr>
          <w:color w:val="000000" w:themeColor="text1"/>
        </w:rPr>
        <w:t>Sistem</w:t>
      </w:r>
      <w:r w:rsidRPr="00440FC0">
        <w:rPr>
          <w:color w:val="000000" w:themeColor="text1"/>
          <w:spacing w:val="-7"/>
        </w:rPr>
        <w:t xml:space="preserve"> </w:t>
      </w:r>
      <w:r w:rsidRPr="00440FC0">
        <w:rPr>
          <w:color w:val="000000" w:themeColor="text1"/>
        </w:rPr>
        <w:t>mengungkapkan</w:t>
      </w:r>
      <w:r w:rsidRPr="00440FC0">
        <w:rPr>
          <w:color w:val="000000" w:themeColor="text1"/>
          <w:spacing w:val="-7"/>
        </w:rPr>
        <w:t xml:space="preserve"> </w:t>
      </w:r>
      <w:r w:rsidRPr="00440FC0">
        <w:rPr>
          <w:color w:val="000000" w:themeColor="text1"/>
        </w:rPr>
        <w:t>:</w:t>
      </w:r>
      <w:r w:rsidRPr="00440FC0">
        <w:rPr>
          <w:color w:val="000000" w:themeColor="text1"/>
          <w:spacing w:val="-6"/>
        </w:rPr>
        <w:t xml:space="preserve"> </w:t>
      </w:r>
      <w:r w:rsidRPr="00440FC0">
        <w:rPr>
          <w:color w:val="000000" w:themeColor="text1"/>
        </w:rPr>
        <w:t>“Perancangan</w:t>
      </w:r>
      <w:r w:rsidRPr="00440FC0">
        <w:rPr>
          <w:color w:val="000000" w:themeColor="text1"/>
          <w:spacing w:val="-7"/>
        </w:rPr>
        <w:t xml:space="preserve"> </w:t>
      </w:r>
      <w:r w:rsidRPr="00440FC0">
        <w:rPr>
          <w:color w:val="000000" w:themeColor="text1"/>
        </w:rPr>
        <w:t>adalah</w:t>
      </w:r>
      <w:r w:rsidRPr="00440FC0">
        <w:rPr>
          <w:color w:val="000000" w:themeColor="text1"/>
          <w:spacing w:val="-8"/>
        </w:rPr>
        <w:t xml:space="preserve"> </w:t>
      </w:r>
      <w:r w:rsidRPr="00440FC0">
        <w:rPr>
          <w:color w:val="000000" w:themeColor="text1"/>
        </w:rPr>
        <w:t>proses</w:t>
      </w:r>
      <w:r w:rsidRPr="00440FC0">
        <w:rPr>
          <w:color w:val="000000" w:themeColor="text1"/>
          <w:spacing w:val="-8"/>
        </w:rPr>
        <w:t xml:space="preserve"> </w:t>
      </w:r>
      <w:r w:rsidRPr="00440FC0">
        <w:rPr>
          <w:color w:val="000000" w:themeColor="text1"/>
        </w:rPr>
        <w:t>pengembangan spesifikasi baru berdasarkan rekomendasi hasil analisis</w:t>
      </w:r>
      <w:r w:rsidRPr="00440FC0">
        <w:rPr>
          <w:color w:val="000000" w:themeColor="text1"/>
          <w:spacing w:val="-5"/>
        </w:rPr>
        <w:t xml:space="preserve"> </w:t>
      </w:r>
      <w:r w:rsidRPr="00440FC0">
        <w:rPr>
          <w:color w:val="000000" w:themeColor="text1"/>
        </w:rPr>
        <w:t>sistem”.  Berdasarkan pengertian diatas penulis menyimpulkan perancangan adalah proses setelah tahap analisis dengan spesifikasi hasil dari tahap analisis.</w:t>
      </w:r>
    </w:p>
    <w:p w:rsidR="00B772D7" w:rsidRPr="00440FC0" w:rsidRDefault="00B772D7" w:rsidP="00B772D7">
      <w:pPr>
        <w:pStyle w:val="BodyText"/>
        <w:spacing w:before="78"/>
        <w:ind w:firstLine="588"/>
        <w:jc w:val="both"/>
        <w:rPr>
          <w:color w:val="000000" w:themeColor="text1"/>
        </w:rPr>
      </w:pPr>
    </w:p>
    <w:p w:rsidR="00B772D7" w:rsidRPr="00440FC0" w:rsidRDefault="00B772D7" w:rsidP="00B772D7">
      <w:pPr>
        <w:pStyle w:val="Heading3"/>
        <w:numPr>
          <w:ilvl w:val="2"/>
          <w:numId w:val="4"/>
        </w:numPr>
        <w:ind w:left="567" w:hanging="567"/>
        <w:rPr>
          <w:szCs w:val="24"/>
          <w:lang w:val="en-ID"/>
        </w:rPr>
      </w:pPr>
      <w:bookmarkStart w:id="7" w:name="_Toc23855652"/>
      <w:r w:rsidRPr="00440FC0">
        <w:rPr>
          <w:szCs w:val="24"/>
        </w:rPr>
        <w:t>Pengertian</w:t>
      </w:r>
      <w:r w:rsidRPr="00440FC0">
        <w:rPr>
          <w:spacing w:val="-1"/>
          <w:szCs w:val="24"/>
        </w:rPr>
        <w:t xml:space="preserve"> </w:t>
      </w:r>
      <w:proofErr w:type="spellStart"/>
      <w:r w:rsidRPr="00440FC0">
        <w:rPr>
          <w:szCs w:val="24"/>
          <w:lang w:val="en-ID"/>
        </w:rPr>
        <w:t>Perancangan</w:t>
      </w:r>
      <w:proofErr w:type="spellEnd"/>
      <w:r w:rsidRPr="00440FC0">
        <w:rPr>
          <w:szCs w:val="24"/>
          <w:lang w:val="en-ID"/>
        </w:rPr>
        <w:t xml:space="preserve"> </w:t>
      </w:r>
      <w:proofErr w:type="spellStart"/>
      <w:r w:rsidRPr="00440FC0">
        <w:rPr>
          <w:szCs w:val="24"/>
          <w:lang w:val="en-ID"/>
        </w:rPr>
        <w:t>Sistem</w:t>
      </w:r>
      <w:bookmarkEnd w:id="7"/>
      <w:proofErr w:type="spellEnd"/>
    </w:p>
    <w:p w:rsidR="00B772D7" w:rsidRPr="00440FC0" w:rsidRDefault="00B772D7" w:rsidP="00B772D7">
      <w:pPr>
        <w:pStyle w:val="BodyText"/>
        <w:spacing w:before="78"/>
        <w:ind w:firstLine="567"/>
        <w:jc w:val="both"/>
        <w:rPr>
          <w:color w:val="000000" w:themeColor="text1"/>
        </w:rPr>
      </w:pPr>
      <w:r w:rsidRPr="00440FC0">
        <w:rPr>
          <w:color w:val="000000" w:themeColor="text1"/>
        </w:rPr>
        <w:t>Menurut Kadir (2015:14) menyimpulkan bahwa perancangan sistem merupakan merancang atau mendesain suatu sistem agar project yang akan dikerjakan tidak mengalami kesalah]an alur program yang fatal dan perancangan sistem yang baik akan mempermudah programmer dalam membuat programnya.</w:t>
      </w:r>
    </w:p>
    <w:p w:rsidR="00B772D7" w:rsidRPr="00440FC0" w:rsidRDefault="00B772D7" w:rsidP="00B772D7">
      <w:pPr>
        <w:pStyle w:val="BodyText"/>
        <w:spacing w:before="78"/>
        <w:ind w:firstLine="588"/>
        <w:jc w:val="both"/>
        <w:rPr>
          <w:color w:val="000000" w:themeColor="text1"/>
        </w:rPr>
      </w:pPr>
    </w:p>
    <w:p w:rsidR="00B772D7" w:rsidRPr="00440FC0" w:rsidRDefault="00B772D7" w:rsidP="00B772D7">
      <w:pPr>
        <w:pStyle w:val="Heading3"/>
        <w:ind w:left="567" w:hanging="567"/>
        <w:rPr>
          <w:color w:val="000000" w:themeColor="text1"/>
          <w:spacing w:val="-4"/>
          <w:szCs w:val="24"/>
        </w:rPr>
      </w:pPr>
      <w:bookmarkStart w:id="8" w:name="_Toc23855653"/>
      <w:r w:rsidRPr="00440FC0">
        <w:rPr>
          <w:szCs w:val="24"/>
          <w:lang w:val="en-ID"/>
        </w:rPr>
        <w:t>2.1.3.</w:t>
      </w:r>
      <w:r w:rsidRPr="00440FC0">
        <w:rPr>
          <w:szCs w:val="24"/>
          <w:lang w:val="en-ID"/>
        </w:rPr>
        <w:tab/>
      </w:r>
      <w:r w:rsidRPr="00440FC0">
        <w:rPr>
          <w:szCs w:val="24"/>
        </w:rPr>
        <w:t>Pengertian</w:t>
      </w:r>
      <w:r w:rsidRPr="00440FC0">
        <w:rPr>
          <w:spacing w:val="-1"/>
          <w:szCs w:val="24"/>
        </w:rPr>
        <w:t xml:space="preserve"> </w:t>
      </w:r>
      <w:proofErr w:type="spellStart"/>
      <w:r w:rsidRPr="00440FC0">
        <w:rPr>
          <w:szCs w:val="24"/>
          <w:lang w:val="en-ID"/>
        </w:rPr>
        <w:t>Sistem</w:t>
      </w:r>
      <w:bookmarkEnd w:id="8"/>
      <w:proofErr w:type="spellEnd"/>
    </w:p>
    <w:p w:rsidR="00B772D7" w:rsidRPr="00440FC0" w:rsidRDefault="00B772D7" w:rsidP="00B772D7">
      <w:pPr>
        <w:ind w:firstLine="567"/>
        <w:jc w:val="both"/>
        <w:rPr>
          <w:rFonts w:ascii="Times New Roman" w:hAnsi="Times New Roman" w:cs="Times New Roman"/>
          <w:color w:val="252525"/>
          <w:sz w:val="24"/>
          <w:szCs w:val="24"/>
          <w:shd w:val="clear" w:color="auto" w:fill="FFFFFF"/>
          <w:lang w:val="en-US"/>
        </w:rPr>
      </w:pPr>
      <w:r w:rsidRPr="00440FC0">
        <w:rPr>
          <w:rFonts w:ascii="Times New Roman" w:hAnsi="Times New Roman" w:cs="Times New Roman"/>
          <w:color w:val="252525"/>
          <w:sz w:val="24"/>
          <w:szCs w:val="24"/>
          <w:shd w:val="clear" w:color="auto" w:fill="FFFFFF"/>
        </w:rPr>
        <w:t>Suatu sistem sangatlah dibutuhkan dalam suatu perusahaan atau instansi karena sistem sangat menunjang kinerja perusahaan atau instansi, baik yang berskala kecil maupun besar.</w:t>
      </w:r>
    </w:p>
    <w:p w:rsidR="00B772D7" w:rsidRPr="00440FC0" w:rsidRDefault="00B772D7" w:rsidP="00B772D7">
      <w:pPr>
        <w:ind w:firstLine="567"/>
        <w:jc w:val="both"/>
        <w:rPr>
          <w:rFonts w:ascii="Times New Roman" w:hAnsi="Times New Roman" w:cs="Times New Roman"/>
          <w:color w:val="252525"/>
          <w:sz w:val="24"/>
          <w:szCs w:val="24"/>
          <w:shd w:val="clear" w:color="auto" w:fill="FFFFFF"/>
          <w:lang w:val="en-US"/>
        </w:rPr>
      </w:pPr>
      <w:r w:rsidRPr="00440FC0">
        <w:rPr>
          <w:rFonts w:ascii="Times New Roman" w:hAnsi="Times New Roman" w:cs="Times New Roman"/>
          <w:color w:val="252525"/>
          <w:sz w:val="24"/>
          <w:szCs w:val="24"/>
          <w:shd w:val="clear" w:color="auto" w:fill="FFFFFF"/>
        </w:rPr>
        <w:t>Sementara itu, L Enger dalam Tata Sutabri (2012: 9)</w:t>
      </w:r>
      <w:r w:rsidRPr="00440FC0">
        <w:rPr>
          <w:rFonts w:ascii="Times New Roman" w:hAnsi="Times New Roman" w:cs="Times New Roman"/>
          <w:color w:val="252525"/>
          <w:sz w:val="24"/>
          <w:szCs w:val="24"/>
          <w:shd w:val="clear" w:color="auto" w:fill="FFFFFF"/>
          <w:lang w:val="en-US"/>
        </w:rPr>
        <w:t xml:space="preserve"> ,</w:t>
      </w:r>
      <w:r w:rsidRPr="00440FC0">
        <w:rPr>
          <w:rFonts w:ascii="Times New Roman" w:hAnsi="Times New Roman" w:cs="Times New Roman"/>
          <w:color w:val="252525"/>
          <w:sz w:val="24"/>
          <w:szCs w:val="24"/>
          <w:shd w:val="clear" w:color="auto" w:fill="FFFFFF"/>
        </w:rPr>
        <w:t xml:space="preserve">mengatakan bahwa “System dapat terdiri dari atas kegiatan-kegiatan yang berhubungan guna mencapai tujuan-tujuan perusahaan seperti pengendalian inventaris atau penjadwalan produksi . </w:t>
      </w:r>
    </w:p>
    <w:p w:rsidR="00B772D7" w:rsidRPr="00440FC0" w:rsidRDefault="00B772D7" w:rsidP="00B772D7">
      <w:pPr>
        <w:ind w:firstLine="567"/>
        <w:jc w:val="both"/>
        <w:rPr>
          <w:rFonts w:ascii="Times New Roman" w:hAnsi="Times New Roman" w:cs="Times New Roman"/>
          <w:color w:val="252525"/>
          <w:sz w:val="24"/>
          <w:szCs w:val="24"/>
          <w:shd w:val="clear" w:color="auto" w:fill="FFFFFF"/>
        </w:rPr>
      </w:pPr>
      <w:r w:rsidRPr="00440FC0">
        <w:rPr>
          <w:rFonts w:ascii="Times New Roman" w:hAnsi="Times New Roman" w:cs="Times New Roman"/>
          <w:color w:val="252525"/>
          <w:sz w:val="24"/>
          <w:szCs w:val="24"/>
          <w:shd w:val="clear" w:color="auto" w:fill="FFFFFF"/>
        </w:rPr>
        <w:t>Selanjutnya S. Prajudi Atmosudirdjo dalam Tata Sutabri (2012: 10) menyatakan bahwa “suatu sistem terdiri atas object-object atau unsur-unsur atau komponen-komponen yang saling berhubungan satu sama lain nya sedemikian rupa sehingga unsur-unsur tersebut merupakan suatu kesatuan pemrosesan atau pengolahan yang tertentu”.</w:t>
      </w:r>
    </w:p>
    <w:p w:rsidR="00B772D7" w:rsidRPr="00440FC0" w:rsidRDefault="00B772D7" w:rsidP="00B772D7">
      <w:pPr>
        <w:ind w:firstLine="720"/>
        <w:jc w:val="both"/>
        <w:rPr>
          <w:rFonts w:ascii="Times New Roman" w:hAnsi="Times New Roman" w:cs="Times New Roman"/>
          <w:color w:val="252525"/>
          <w:sz w:val="24"/>
          <w:szCs w:val="24"/>
          <w:shd w:val="clear" w:color="auto" w:fill="FFFFFF"/>
        </w:rPr>
      </w:pPr>
      <w:r w:rsidRPr="00440FC0">
        <w:rPr>
          <w:rFonts w:ascii="Times New Roman" w:hAnsi="Times New Roman" w:cs="Times New Roman"/>
        </w:rPr>
        <w:lastRenderedPageBreak/>
        <w:t xml:space="preserve"> </w:t>
      </w:r>
      <w:r w:rsidRPr="00440FC0">
        <w:rPr>
          <w:rFonts w:ascii="Times New Roman" w:hAnsi="Times New Roman" w:cs="Times New Roman"/>
          <w:color w:val="252525"/>
          <w:sz w:val="24"/>
          <w:szCs w:val="24"/>
          <w:shd w:val="clear" w:color="auto" w:fill="FFFFFF"/>
        </w:rPr>
        <w:t>Menurut Pratama (2014:7) menjelaskan bahwa sistem merupakan sekumpulan prosedur yang saling berkaitan dan berhubungan satu sama yang lain untuk melakukan tugas secara bersama-sama.</w:t>
      </w:r>
    </w:p>
    <w:p w:rsidR="00B772D7" w:rsidRPr="00440FC0" w:rsidRDefault="00B772D7" w:rsidP="00B772D7">
      <w:pPr>
        <w:ind w:firstLine="720"/>
        <w:jc w:val="both"/>
        <w:rPr>
          <w:rFonts w:ascii="Times New Roman" w:hAnsi="Times New Roman" w:cs="Times New Roman"/>
          <w:color w:val="252525"/>
          <w:sz w:val="24"/>
          <w:szCs w:val="24"/>
          <w:shd w:val="clear" w:color="auto" w:fill="FFFFFF"/>
          <w:lang w:val="en-US"/>
        </w:rPr>
      </w:pPr>
    </w:p>
    <w:p w:rsidR="00B772D7" w:rsidRPr="00440FC0" w:rsidRDefault="00B772D7" w:rsidP="00B772D7">
      <w:pPr>
        <w:pStyle w:val="Heading3"/>
        <w:ind w:left="0" w:firstLine="0"/>
        <w:rPr>
          <w:color w:val="000000" w:themeColor="text1"/>
          <w:spacing w:val="-4"/>
          <w:szCs w:val="24"/>
        </w:rPr>
      </w:pPr>
      <w:bookmarkStart w:id="9" w:name="_Toc23855654"/>
      <w:r w:rsidRPr="00440FC0">
        <w:rPr>
          <w:szCs w:val="24"/>
          <w:lang w:val="en-ID"/>
        </w:rPr>
        <w:t>2.1.4.</w:t>
      </w:r>
      <w:r w:rsidRPr="00440FC0">
        <w:rPr>
          <w:szCs w:val="24"/>
          <w:lang w:val="en-ID"/>
        </w:rPr>
        <w:tab/>
      </w:r>
      <w:r w:rsidRPr="00440FC0">
        <w:rPr>
          <w:szCs w:val="24"/>
        </w:rPr>
        <w:t>Pengertian</w:t>
      </w:r>
      <w:r w:rsidRPr="00440FC0">
        <w:rPr>
          <w:spacing w:val="-1"/>
          <w:szCs w:val="24"/>
        </w:rPr>
        <w:t xml:space="preserve"> </w:t>
      </w:r>
      <w:proofErr w:type="spellStart"/>
      <w:r w:rsidRPr="00440FC0">
        <w:rPr>
          <w:szCs w:val="24"/>
          <w:lang w:val="en-ID"/>
        </w:rPr>
        <w:t>Informasi</w:t>
      </w:r>
      <w:bookmarkEnd w:id="9"/>
      <w:proofErr w:type="spellEnd"/>
      <w:r w:rsidRPr="00440FC0">
        <w:rPr>
          <w:rStyle w:val="Heading2Char"/>
          <w:b/>
          <w:i/>
          <w:color w:val="000000" w:themeColor="text1"/>
          <w:sz w:val="24"/>
          <w:szCs w:val="24"/>
        </w:rPr>
        <w:t xml:space="preserve"> </w:t>
      </w:r>
    </w:p>
    <w:p w:rsidR="00B772D7" w:rsidRPr="00440FC0" w:rsidRDefault="00B772D7" w:rsidP="00B772D7">
      <w:pPr>
        <w:pStyle w:val="BodyText"/>
        <w:ind w:firstLine="567"/>
        <w:jc w:val="both"/>
        <w:rPr>
          <w:color w:val="000000" w:themeColor="text1"/>
        </w:rPr>
      </w:pPr>
      <w:r w:rsidRPr="00440FC0">
        <w:rPr>
          <w:color w:val="000000" w:themeColor="text1"/>
        </w:rPr>
        <w:t>Menurut Gelinas &amp; Dull (2012</w:t>
      </w:r>
      <w:r w:rsidRPr="00440FC0">
        <w:rPr>
          <w:color w:val="000000" w:themeColor="text1"/>
          <w:lang w:val="en-ID"/>
        </w:rPr>
        <w:t>:2</w:t>
      </w:r>
      <w:r w:rsidRPr="00440FC0">
        <w:rPr>
          <w:color w:val="000000" w:themeColor="text1"/>
        </w:rPr>
        <w:t>) Dalam bukunya, Gelinas dan Dull mengatakan bahwa pengertian informasi adalah sebuah data yang disajikan dalam bentuk formulir. Data tersebut memiliki kegunaan dalam pembuatan atau pengambilan keputusan.</w:t>
      </w:r>
    </w:p>
    <w:p w:rsidR="00B772D7" w:rsidRPr="00440FC0" w:rsidRDefault="00B772D7" w:rsidP="00B772D7">
      <w:pPr>
        <w:ind w:firstLine="720"/>
        <w:jc w:val="both"/>
        <w:rPr>
          <w:rFonts w:ascii="Times New Roman" w:hAnsi="Times New Roman" w:cs="Times New Roman"/>
          <w:sz w:val="24"/>
          <w:szCs w:val="24"/>
          <w:lang w:val="en-US"/>
        </w:rPr>
      </w:pPr>
      <w:r w:rsidRPr="00440FC0">
        <w:rPr>
          <w:rFonts w:ascii="Times New Roman" w:hAnsi="Times New Roman" w:cs="Times New Roman"/>
          <w:color w:val="252525"/>
          <w:sz w:val="24"/>
          <w:szCs w:val="24"/>
          <w:shd w:val="clear" w:color="auto" w:fill="FFFFFF"/>
        </w:rPr>
        <w:t>Informasi pada dasarnya adalah himpunan data yang telah diolah menjadi sesuatu yang memiliki arti dan kegunaan lebih luas. Lippeveld, Sauerborn, dan Bodart dalam Bambang Hartono (2013:15) mendefinisikan informasi sebagai kumpulan fakta atau data yang memiliki makna.</w:t>
      </w:r>
    </w:p>
    <w:p w:rsidR="00B772D7" w:rsidRPr="00440FC0" w:rsidRDefault="00B772D7" w:rsidP="00B772D7">
      <w:pPr>
        <w:pStyle w:val="BodyText"/>
        <w:ind w:firstLine="567"/>
        <w:jc w:val="both"/>
        <w:rPr>
          <w:color w:val="000000" w:themeColor="text1"/>
        </w:rPr>
      </w:pPr>
      <w:r w:rsidRPr="00440FC0">
        <w:rPr>
          <w:color w:val="000000" w:themeColor="text1"/>
        </w:rPr>
        <w:t>Banyak orang menggunakan istilah data dan informasi secara bergatian, hal ini biasa dimaklumi bila terjadi dalam percakapan informal karena saat percakapan sulit untuk mengatakan apakah ini informasi atau data , akan tetapi dalam dunia komputer pada saat tertentu kita harus membedakan antara data dan informasi.</w:t>
      </w:r>
    </w:p>
    <w:p w:rsidR="00B772D7" w:rsidRPr="00440FC0" w:rsidRDefault="00B772D7" w:rsidP="00B772D7">
      <w:pPr>
        <w:pStyle w:val="BodyText"/>
        <w:ind w:firstLine="567"/>
        <w:jc w:val="both"/>
        <w:rPr>
          <w:color w:val="000000" w:themeColor="text1"/>
        </w:rPr>
      </w:pPr>
      <w:r w:rsidRPr="00440FC0">
        <w:rPr>
          <w:color w:val="000000" w:themeColor="text1"/>
        </w:rPr>
        <w:t>Data adalah fakta atau apapun yang dapat digunakan sebagai input dalam menghasilkan informasi. Data biasa berupa bahan untuk diskusi pengambilan keputusan, perhitungan atau pengukuran. Saat ini data tidak harus selalu dalam bentuk kumpulan huruf-huruf dalam bentuk kata ataupun kalimat tapi bisa juga dalam bentuk suara atau tiga dimensi.</w:t>
      </w:r>
    </w:p>
    <w:p w:rsidR="00B772D7" w:rsidRPr="00440FC0" w:rsidRDefault="00B772D7" w:rsidP="00B772D7">
      <w:pPr>
        <w:pStyle w:val="BodyText"/>
        <w:ind w:firstLine="720"/>
        <w:jc w:val="both"/>
        <w:rPr>
          <w:color w:val="000000" w:themeColor="text1"/>
        </w:rPr>
      </w:pPr>
      <w:r w:rsidRPr="00440FC0">
        <w:rPr>
          <w:color w:val="000000" w:themeColor="text1"/>
        </w:rPr>
        <w:t>Informasi merupakan hasil dari pengolahan data, akan tetapi tidak semua hasil dari pengolahan data tersebut bisa menjadi informasi. Hasil pengolahan data yang tidak memberikan makna atau arti serta tidak bermanfaat bukanlah merupakan informasi bagi orang tersebut. Ada tiga hal penting yang harus</w:t>
      </w:r>
    </w:p>
    <w:p w:rsidR="00B772D7" w:rsidRPr="00440FC0" w:rsidRDefault="00B772D7" w:rsidP="00B772D7">
      <w:pPr>
        <w:pStyle w:val="BodyText"/>
        <w:jc w:val="both"/>
        <w:rPr>
          <w:color w:val="000000" w:themeColor="text1"/>
        </w:rPr>
      </w:pPr>
      <w:r w:rsidRPr="00440FC0">
        <w:rPr>
          <w:color w:val="000000" w:themeColor="text1"/>
        </w:rPr>
        <w:t>diperhatikan yaitu:</w:t>
      </w:r>
    </w:p>
    <w:p w:rsidR="00B772D7" w:rsidRPr="00440FC0" w:rsidRDefault="00B772D7" w:rsidP="00B772D7">
      <w:pPr>
        <w:pStyle w:val="BodyText"/>
        <w:jc w:val="both"/>
        <w:rPr>
          <w:color w:val="000000" w:themeColor="text1"/>
        </w:rPr>
      </w:pPr>
      <w:r w:rsidRPr="00440FC0">
        <w:rPr>
          <w:color w:val="000000" w:themeColor="text1"/>
        </w:rPr>
        <w:t>1. Informasi merupakan hasil pengolahan data</w:t>
      </w:r>
    </w:p>
    <w:p w:rsidR="00B772D7" w:rsidRPr="00440FC0" w:rsidRDefault="00B772D7" w:rsidP="00B772D7">
      <w:pPr>
        <w:pStyle w:val="BodyText"/>
        <w:jc w:val="both"/>
        <w:rPr>
          <w:color w:val="000000" w:themeColor="text1"/>
        </w:rPr>
      </w:pPr>
      <w:r w:rsidRPr="00440FC0">
        <w:rPr>
          <w:color w:val="000000" w:themeColor="text1"/>
        </w:rPr>
        <w:t>2. Memberikan makna atau arti bagi pengguna/user.</w:t>
      </w:r>
    </w:p>
    <w:p w:rsidR="00B772D7" w:rsidRPr="00440FC0" w:rsidRDefault="00B772D7" w:rsidP="00B772D7">
      <w:pPr>
        <w:pStyle w:val="BodyText"/>
        <w:jc w:val="both"/>
        <w:rPr>
          <w:color w:val="000000" w:themeColor="text1"/>
        </w:rPr>
      </w:pPr>
      <w:r w:rsidRPr="00440FC0">
        <w:rPr>
          <w:color w:val="000000" w:themeColor="text1"/>
        </w:rPr>
        <w:t>3. Berguna atau bermanfaat bagi pengguna/user.</w:t>
      </w:r>
    </w:p>
    <w:p w:rsidR="00B772D7" w:rsidRPr="00440FC0" w:rsidRDefault="00B772D7" w:rsidP="00B772D7">
      <w:pPr>
        <w:pStyle w:val="BodyText"/>
        <w:jc w:val="both"/>
        <w:rPr>
          <w:color w:val="000000" w:themeColor="text1"/>
        </w:rPr>
      </w:pPr>
    </w:p>
    <w:p w:rsidR="00B772D7" w:rsidRPr="00440FC0" w:rsidRDefault="00B772D7" w:rsidP="00B772D7">
      <w:pPr>
        <w:pStyle w:val="Heading3"/>
        <w:ind w:left="0" w:firstLine="0"/>
        <w:rPr>
          <w:szCs w:val="24"/>
        </w:rPr>
      </w:pPr>
      <w:bookmarkStart w:id="10" w:name="_Toc23855655"/>
      <w:r w:rsidRPr="00440FC0">
        <w:rPr>
          <w:rFonts w:eastAsiaTheme="minorHAnsi"/>
          <w:szCs w:val="24"/>
        </w:rPr>
        <w:t>2.1.5.</w:t>
      </w:r>
      <w:r w:rsidRPr="00440FC0">
        <w:rPr>
          <w:rFonts w:eastAsiaTheme="minorHAnsi"/>
          <w:szCs w:val="24"/>
        </w:rPr>
        <w:tab/>
        <w:t>Pengertian Sistem Informasi</w:t>
      </w:r>
      <w:bookmarkEnd w:id="10"/>
      <w:r w:rsidRPr="00440FC0">
        <w:rPr>
          <w:szCs w:val="24"/>
        </w:rPr>
        <w:t xml:space="preserve"> </w:t>
      </w:r>
    </w:p>
    <w:p w:rsidR="00B772D7" w:rsidRPr="00440FC0" w:rsidRDefault="00B772D7" w:rsidP="00B772D7">
      <w:pPr>
        <w:ind w:firstLine="720"/>
        <w:jc w:val="both"/>
        <w:rPr>
          <w:rFonts w:ascii="Times New Roman" w:hAnsi="Times New Roman" w:cs="Times New Roman"/>
          <w:sz w:val="24"/>
          <w:szCs w:val="24"/>
        </w:rPr>
      </w:pPr>
      <w:r w:rsidRPr="00440FC0">
        <w:rPr>
          <w:rFonts w:ascii="Times New Roman" w:hAnsi="Times New Roman" w:cs="Times New Roman"/>
          <w:color w:val="252525"/>
          <w:sz w:val="24"/>
          <w:szCs w:val="24"/>
          <w:shd w:val="clear" w:color="auto" w:fill="FFFFFF"/>
        </w:rPr>
        <w:t>Menurut Ida Nuraida dalam buku karya Muslihudin, M. dan Oktavianto (2016:11)</w:t>
      </w:r>
      <w:r w:rsidRPr="00440FC0">
        <w:rPr>
          <w:rFonts w:ascii="Times New Roman" w:hAnsi="Times New Roman" w:cs="Times New Roman"/>
          <w:color w:val="252525"/>
          <w:sz w:val="24"/>
          <w:szCs w:val="24"/>
          <w:shd w:val="clear" w:color="auto" w:fill="FFFFFF"/>
          <w:lang w:val="en-US"/>
        </w:rPr>
        <w:t xml:space="preserve">, </w:t>
      </w:r>
      <w:r w:rsidRPr="00440FC0">
        <w:rPr>
          <w:rFonts w:ascii="Times New Roman" w:hAnsi="Times New Roman" w:cs="Times New Roman"/>
          <w:color w:val="252525"/>
          <w:sz w:val="24"/>
          <w:szCs w:val="24"/>
          <w:shd w:val="clear" w:color="auto" w:fill="FFFFFF"/>
        </w:rPr>
        <w:t xml:space="preserve">"Sistem informasi merupakan perangkat prosedur yang terorganisasi </w:t>
      </w:r>
      <w:r w:rsidRPr="00440FC0">
        <w:rPr>
          <w:rFonts w:ascii="Times New Roman" w:hAnsi="Times New Roman" w:cs="Times New Roman"/>
          <w:color w:val="252525"/>
          <w:sz w:val="24"/>
          <w:szCs w:val="24"/>
          <w:shd w:val="clear" w:color="auto" w:fill="FFFFFF"/>
        </w:rPr>
        <w:lastRenderedPageBreak/>
        <w:t>dengan sistematik, bila dilaksanakan akan menyediakan informasi yang dapat dimanfaatkan dalam proses pembuatan keputusan</w:t>
      </w:r>
      <w:r w:rsidRPr="00440FC0">
        <w:rPr>
          <w:rFonts w:ascii="Times New Roman" w:hAnsi="Times New Roman" w:cs="Times New Roman"/>
          <w:sz w:val="24"/>
          <w:szCs w:val="24"/>
        </w:rPr>
        <w:t>.</w:t>
      </w:r>
    </w:p>
    <w:p w:rsidR="00B772D7" w:rsidRPr="00440FC0" w:rsidRDefault="00B772D7" w:rsidP="00B772D7">
      <w:pPr>
        <w:pStyle w:val="BodyText"/>
        <w:ind w:firstLine="567"/>
        <w:jc w:val="both"/>
        <w:rPr>
          <w:color w:val="000000" w:themeColor="text1"/>
        </w:rPr>
      </w:pPr>
    </w:p>
    <w:p w:rsidR="00B772D7" w:rsidRPr="00440FC0" w:rsidRDefault="00B772D7" w:rsidP="00B772D7">
      <w:pPr>
        <w:pStyle w:val="Heading3"/>
        <w:ind w:left="0" w:firstLine="0"/>
        <w:rPr>
          <w:szCs w:val="24"/>
        </w:rPr>
      </w:pPr>
      <w:bookmarkStart w:id="11" w:name="_Toc23855656"/>
      <w:r w:rsidRPr="00440FC0">
        <w:rPr>
          <w:szCs w:val="24"/>
        </w:rPr>
        <w:t>2.1.</w:t>
      </w:r>
      <w:r w:rsidRPr="00440FC0">
        <w:rPr>
          <w:szCs w:val="24"/>
          <w:lang w:val="en-ID"/>
        </w:rPr>
        <w:t>6</w:t>
      </w:r>
      <w:r w:rsidRPr="00440FC0">
        <w:rPr>
          <w:szCs w:val="24"/>
        </w:rPr>
        <w:t>.</w:t>
      </w:r>
      <w:r w:rsidRPr="00440FC0">
        <w:rPr>
          <w:szCs w:val="24"/>
        </w:rPr>
        <w:tab/>
        <w:t>Pengertian Kepegawaian</w:t>
      </w:r>
      <w:bookmarkEnd w:id="11"/>
    </w:p>
    <w:p w:rsidR="00B772D7" w:rsidRPr="00440FC0" w:rsidRDefault="00B772D7" w:rsidP="00B772D7">
      <w:pPr>
        <w:ind w:firstLine="567"/>
        <w:jc w:val="both"/>
        <w:rPr>
          <w:rFonts w:ascii="Times New Roman" w:hAnsi="Times New Roman" w:cs="Times New Roman"/>
          <w:color w:val="000000" w:themeColor="text1"/>
          <w:sz w:val="24"/>
          <w:szCs w:val="24"/>
          <w:lang w:val="en-ID"/>
        </w:rPr>
      </w:pPr>
      <w:proofErr w:type="spellStart"/>
      <w:r w:rsidRPr="00440FC0">
        <w:rPr>
          <w:rFonts w:ascii="Times New Roman" w:hAnsi="Times New Roman" w:cs="Times New Roman"/>
          <w:color w:val="000000" w:themeColor="text1"/>
          <w:sz w:val="24"/>
          <w:szCs w:val="24"/>
          <w:lang w:val="en-ID"/>
        </w:rPr>
        <w:t>Menurut</w:t>
      </w:r>
      <w:proofErr w:type="spellEnd"/>
      <w:r w:rsidRPr="00440FC0">
        <w:rPr>
          <w:rFonts w:ascii="Times New Roman" w:hAnsi="Times New Roman" w:cs="Times New Roman"/>
          <w:color w:val="000000" w:themeColor="text1"/>
          <w:sz w:val="24"/>
          <w:szCs w:val="24"/>
          <w:lang w:val="en-ID"/>
        </w:rPr>
        <w:t xml:space="preserve"> Mohammad Reza </w:t>
      </w:r>
      <w:proofErr w:type="spellStart"/>
      <w:r w:rsidRPr="00440FC0">
        <w:rPr>
          <w:rFonts w:ascii="Times New Roman" w:hAnsi="Times New Roman" w:cs="Times New Roman"/>
          <w:color w:val="000000" w:themeColor="text1"/>
          <w:sz w:val="24"/>
          <w:szCs w:val="24"/>
          <w:lang w:val="en-ID"/>
        </w:rPr>
        <w:t>Fachlevi</w:t>
      </w:r>
      <w:proofErr w:type="spellEnd"/>
      <w:r w:rsidRPr="00440FC0">
        <w:rPr>
          <w:rFonts w:ascii="Times New Roman" w:hAnsi="Times New Roman" w:cs="Times New Roman"/>
          <w:color w:val="000000" w:themeColor="text1"/>
          <w:sz w:val="24"/>
          <w:szCs w:val="24"/>
          <w:lang w:val="en-ID"/>
        </w:rPr>
        <w:t xml:space="preserve"> (2017:11</w:t>
      </w:r>
      <w:proofErr w:type="gramStart"/>
      <w:r w:rsidRPr="00440FC0">
        <w:rPr>
          <w:rFonts w:ascii="Times New Roman" w:hAnsi="Times New Roman" w:cs="Times New Roman"/>
          <w:color w:val="000000" w:themeColor="text1"/>
          <w:sz w:val="24"/>
          <w:szCs w:val="24"/>
          <w:lang w:val="en-ID"/>
        </w:rPr>
        <w:t>),</w:t>
      </w:r>
      <w:proofErr w:type="spellStart"/>
      <w:r w:rsidRPr="00440FC0">
        <w:rPr>
          <w:rFonts w:ascii="Times New Roman" w:hAnsi="Times New Roman" w:cs="Times New Roman"/>
          <w:color w:val="000000" w:themeColor="text1"/>
          <w:sz w:val="24"/>
          <w:szCs w:val="24"/>
          <w:lang w:val="en-ID"/>
        </w:rPr>
        <w:t>Kepegawaian</w:t>
      </w:r>
      <w:proofErr w:type="spellEnd"/>
      <w:proofErr w:type="gram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merupakan</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sebuah</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kegiatan</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mengelola</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sumber</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daya</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manusia</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pada</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sebuah</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organisasi</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Pada</w:t>
      </w:r>
      <w:proofErr w:type="spellEnd"/>
      <w:r w:rsidRPr="00440FC0">
        <w:rPr>
          <w:rFonts w:ascii="Times New Roman" w:hAnsi="Times New Roman" w:cs="Times New Roman"/>
          <w:color w:val="000000" w:themeColor="text1"/>
          <w:sz w:val="24"/>
          <w:szCs w:val="24"/>
          <w:lang w:val="en-ID"/>
        </w:rPr>
        <w:t xml:space="preserve"> </w:t>
      </w:r>
      <w:proofErr w:type="spellStart"/>
      <w:proofErr w:type="gramStart"/>
      <w:r w:rsidRPr="00440FC0">
        <w:rPr>
          <w:rFonts w:ascii="Times New Roman" w:hAnsi="Times New Roman" w:cs="Times New Roman"/>
          <w:color w:val="000000" w:themeColor="text1"/>
          <w:sz w:val="24"/>
          <w:szCs w:val="24"/>
          <w:lang w:val="en-ID"/>
        </w:rPr>
        <w:t>dasarnya</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kepegawaian</w:t>
      </w:r>
      <w:proofErr w:type="spellEnd"/>
      <w:proofErr w:type="gram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adalah</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sebuah</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kegiatan</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mengelola</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kepangkatan</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kewajiban</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pembina</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pegawai</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serta</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hak</w:t>
      </w:r>
      <w:proofErr w:type="spellEnd"/>
      <w:r w:rsidRPr="00440FC0">
        <w:rPr>
          <w:rFonts w:ascii="Times New Roman" w:hAnsi="Times New Roman" w:cs="Times New Roman"/>
          <w:color w:val="000000" w:themeColor="text1"/>
          <w:sz w:val="24"/>
          <w:szCs w:val="24"/>
          <w:lang w:val="en-ID"/>
        </w:rPr>
        <w:t xml:space="preserve"> yang </w:t>
      </w:r>
      <w:proofErr w:type="spellStart"/>
      <w:r w:rsidRPr="00440FC0">
        <w:rPr>
          <w:rFonts w:ascii="Times New Roman" w:hAnsi="Times New Roman" w:cs="Times New Roman"/>
          <w:color w:val="000000" w:themeColor="text1"/>
          <w:sz w:val="24"/>
          <w:szCs w:val="24"/>
          <w:lang w:val="en-ID"/>
        </w:rPr>
        <w:t>harus</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didapat</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oleh</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pegawai</w:t>
      </w:r>
      <w:proofErr w:type="spellEnd"/>
      <w:r w:rsidRPr="00440FC0">
        <w:rPr>
          <w:rFonts w:ascii="Times New Roman" w:hAnsi="Times New Roman" w:cs="Times New Roman"/>
          <w:color w:val="000000" w:themeColor="text1"/>
          <w:sz w:val="24"/>
          <w:szCs w:val="24"/>
          <w:lang w:val="en-ID"/>
        </w:rPr>
        <w:t xml:space="preserve"> </w:t>
      </w:r>
      <w:proofErr w:type="spellStart"/>
      <w:r w:rsidRPr="00440FC0">
        <w:rPr>
          <w:rFonts w:ascii="Times New Roman" w:hAnsi="Times New Roman" w:cs="Times New Roman"/>
          <w:color w:val="000000" w:themeColor="text1"/>
          <w:sz w:val="24"/>
          <w:szCs w:val="24"/>
          <w:lang w:val="en-ID"/>
        </w:rPr>
        <w:t>tersebut</w:t>
      </w:r>
      <w:proofErr w:type="spellEnd"/>
    </w:p>
    <w:p w:rsidR="00B772D7" w:rsidRPr="00440FC0" w:rsidRDefault="00B772D7" w:rsidP="00B772D7">
      <w:pPr>
        <w:ind w:firstLine="567"/>
        <w:jc w:val="both"/>
        <w:rPr>
          <w:rFonts w:ascii="Times New Roman" w:hAnsi="Times New Roman" w:cs="Times New Roman"/>
          <w:color w:val="000000" w:themeColor="text1"/>
          <w:sz w:val="24"/>
          <w:szCs w:val="24"/>
          <w:lang w:val="en-US"/>
        </w:rPr>
      </w:pPr>
      <w:proofErr w:type="spellStart"/>
      <w:r w:rsidRPr="00440FC0">
        <w:rPr>
          <w:rFonts w:ascii="Times New Roman" w:hAnsi="Times New Roman" w:cs="Times New Roman"/>
          <w:color w:val="000000" w:themeColor="text1"/>
          <w:sz w:val="24"/>
          <w:szCs w:val="24"/>
          <w:lang w:val="en-US"/>
        </w:rPr>
        <w:t>Fungsi</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dari</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sistem</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kepegawaian</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dalam</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suatu</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perusahaan</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adalah</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setiap</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pegawai</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pada</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hakikatnya</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melakukan</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dua</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fungsi</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yaitu</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fungsi</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manajerial</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dan</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fungsi</w:t>
      </w:r>
      <w:proofErr w:type="spellEnd"/>
      <w:r w:rsidRPr="00440FC0">
        <w:rPr>
          <w:rFonts w:ascii="Times New Roman" w:hAnsi="Times New Roman" w:cs="Times New Roman"/>
          <w:color w:val="000000" w:themeColor="text1"/>
          <w:sz w:val="24"/>
          <w:szCs w:val="24"/>
          <w:lang w:val="en-US"/>
        </w:rPr>
        <w:t xml:space="preserve"> </w:t>
      </w:r>
      <w:proofErr w:type="spellStart"/>
      <w:r w:rsidRPr="00440FC0">
        <w:rPr>
          <w:rFonts w:ascii="Times New Roman" w:hAnsi="Times New Roman" w:cs="Times New Roman"/>
          <w:color w:val="000000" w:themeColor="text1"/>
          <w:sz w:val="24"/>
          <w:szCs w:val="24"/>
          <w:lang w:val="en-US"/>
        </w:rPr>
        <w:t>operatif</w:t>
      </w:r>
      <w:proofErr w:type="spellEnd"/>
      <w:r w:rsidRPr="00440FC0">
        <w:rPr>
          <w:rFonts w:ascii="Times New Roman" w:hAnsi="Times New Roman" w:cs="Times New Roman"/>
          <w:color w:val="000000" w:themeColor="text1"/>
          <w:sz w:val="24"/>
          <w:szCs w:val="24"/>
          <w:lang w:val="en-US"/>
        </w:rPr>
        <w:t>.</w:t>
      </w:r>
    </w:p>
    <w:p w:rsidR="00B772D7" w:rsidRPr="00440FC0" w:rsidRDefault="00B772D7" w:rsidP="00B772D7">
      <w:pPr>
        <w:tabs>
          <w:tab w:val="left" w:pos="3750"/>
        </w:tabs>
        <w:ind w:firstLine="567"/>
        <w:jc w:val="both"/>
        <w:rPr>
          <w:rFonts w:ascii="Times New Roman" w:hAnsi="Times New Roman" w:cs="Times New Roman"/>
          <w:color w:val="000000" w:themeColor="text1"/>
          <w:sz w:val="24"/>
          <w:szCs w:val="24"/>
        </w:rPr>
      </w:pPr>
      <w:r w:rsidRPr="00440FC0">
        <w:rPr>
          <w:rFonts w:ascii="Times New Roman" w:hAnsi="Times New Roman" w:cs="Times New Roman"/>
          <w:color w:val="000000" w:themeColor="text1"/>
          <w:sz w:val="24"/>
          <w:szCs w:val="24"/>
        </w:rPr>
        <w:t>.</w:t>
      </w:r>
      <w:r w:rsidRPr="00440FC0">
        <w:rPr>
          <w:rFonts w:ascii="Times New Roman" w:hAnsi="Times New Roman" w:cs="Times New Roman"/>
          <w:color w:val="000000" w:themeColor="text1"/>
          <w:sz w:val="24"/>
          <w:szCs w:val="24"/>
        </w:rPr>
        <w:tab/>
      </w:r>
    </w:p>
    <w:p w:rsidR="00B772D7" w:rsidRPr="00440FC0" w:rsidRDefault="00B772D7" w:rsidP="00B772D7">
      <w:pPr>
        <w:pStyle w:val="Heading3"/>
        <w:ind w:left="0" w:firstLine="0"/>
        <w:rPr>
          <w:szCs w:val="24"/>
        </w:rPr>
      </w:pPr>
      <w:bookmarkStart w:id="12" w:name="_Toc23855657"/>
      <w:r w:rsidRPr="00440FC0">
        <w:rPr>
          <w:szCs w:val="24"/>
        </w:rPr>
        <w:t>2.1.7.</w:t>
      </w:r>
      <w:r w:rsidRPr="00440FC0">
        <w:rPr>
          <w:szCs w:val="24"/>
        </w:rPr>
        <w:tab/>
      </w:r>
      <w:r w:rsidRPr="00440FC0">
        <w:rPr>
          <w:rStyle w:val="Heading3Char"/>
          <w:b/>
          <w:bCs/>
          <w:szCs w:val="24"/>
        </w:rPr>
        <w:t>Web (World Wide Web)</w:t>
      </w:r>
      <w:bookmarkEnd w:id="12"/>
    </w:p>
    <w:p w:rsidR="00B772D7" w:rsidRPr="00440FC0" w:rsidRDefault="00B772D7" w:rsidP="00B772D7">
      <w:pPr>
        <w:ind w:firstLine="567"/>
        <w:jc w:val="both"/>
        <w:rPr>
          <w:rFonts w:ascii="Times New Roman" w:hAnsi="Times New Roman" w:cs="Times New Roman"/>
          <w:sz w:val="24"/>
          <w:szCs w:val="24"/>
        </w:rPr>
      </w:pPr>
      <w:r w:rsidRPr="00440FC0">
        <w:rPr>
          <w:rFonts w:ascii="Times New Roman" w:hAnsi="Times New Roman" w:cs="Times New Roman"/>
          <w:sz w:val="24"/>
          <w:szCs w:val="24"/>
        </w:rPr>
        <w:t>MenurutSianipar (2013: 15), webmerupakan gudang informasi elektronik yang bisa diakses melalui internet dari mana saja. Saat ini informasi web didistribusikan melalui pendekatan hyperlink, yang memungkinkan suatu teks, gambar ataupun obyek lain menjaadi acuan untuk membuka halaman-halaman web yang lain. Situs web mampu menangani database dan memperhatikan faktor keamanan. Bahasa pemograman web pertama kali adalah HTML (hypertext markup language). HTML adalah suatu bahasa sederhana untuk mengatur tata letak dokumen, menghubungkan dokumen ke internet, dan menjadikan gambar, suara, dan video tersedia pada web. Namun, bahasa ini tidak dapat berinteraksi dangen pengguna kecuali bila formatnya sederhana.</w:t>
      </w:r>
    </w:p>
    <w:p w:rsidR="00B772D7" w:rsidRPr="00440FC0" w:rsidRDefault="00B772D7" w:rsidP="00B772D7">
      <w:pPr>
        <w:ind w:firstLine="567"/>
        <w:jc w:val="both"/>
        <w:rPr>
          <w:rFonts w:ascii="Times New Roman" w:hAnsi="Times New Roman" w:cs="Times New Roman"/>
          <w:sz w:val="24"/>
          <w:szCs w:val="24"/>
        </w:rPr>
      </w:pPr>
    </w:p>
    <w:p w:rsidR="00B772D7" w:rsidRPr="00440FC0" w:rsidRDefault="00B772D7" w:rsidP="00B772D7">
      <w:pPr>
        <w:pStyle w:val="Heading3"/>
        <w:ind w:left="0" w:firstLine="0"/>
        <w:rPr>
          <w:szCs w:val="24"/>
        </w:rPr>
      </w:pPr>
      <w:bookmarkStart w:id="13" w:name="_Toc23855658"/>
      <w:r w:rsidRPr="00440FC0">
        <w:rPr>
          <w:bCs w:val="0"/>
          <w:szCs w:val="24"/>
          <w:lang w:val="en-ID"/>
        </w:rPr>
        <w:t>2.1.8.</w:t>
      </w:r>
      <w:r w:rsidRPr="00440FC0">
        <w:rPr>
          <w:bCs w:val="0"/>
          <w:szCs w:val="24"/>
          <w:lang w:val="en-ID"/>
        </w:rPr>
        <w:tab/>
      </w:r>
      <w:r w:rsidRPr="00440FC0">
        <w:rPr>
          <w:rStyle w:val="Heading2Char"/>
          <w:b/>
          <w:bCs/>
          <w:sz w:val="24"/>
          <w:szCs w:val="24"/>
        </w:rPr>
        <w:t>Bahasa Pemograman PHP</w:t>
      </w:r>
      <w:bookmarkEnd w:id="13"/>
    </w:p>
    <w:p w:rsidR="00B772D7" w:rsidRPr="00440FC0" w:rsidRDefault="00B772D7" w:rsidP="00B772D7">
      <w:pPr>
        <w:ind w:firstLine="709"/>
        <w:jc w:val="both"/>
        <w:rPr>
          <w:rFonts w:ascii="Times New Roman" w:hAnsi="Times New Roman" w:cs="Times New Roman"/>
          <w:sz w:val="24"/>
          <w:szCs w:val="24"/>
        </w:rPr>
      </w:pPr>
      <w:bookmarkStart w:id="14" w:name="_Toc503881701"/>
      <w:proofErr w:type="spellStart"/>
      <w:r w:rsidRPr="00440FC0">
        <w:rPr>
          <w:rFonts w:ascii="Times New Roman" w:hAnsi="Times New Roman" w:cs="Times New Roman"/>
          <w:sz w:val="24"/>
          <w:szCs w:val="24"/>
          <w:lang w:val="en-ID"/>
        </w:rPr>
        <w:t>Menurut</w:t>
      </w:r>
      <w:proofErr w:type="spellEnd"/>
      <w:r w:rsidRPr="00440FC0">
        <w:rPr>
          <w:rFonts w:ascii="Times New Roman" w:hAnsi="Times New Roman" w:cs="Times New Roman"/>
          <w:sz w:val="24"/>
          <w:szCs w:val="24"/>
          <w:lang w:val="en-ID"/>
        </w:rPr>
        <w:t xml:space="preserve"> </w:t>
      </w:r>
      <w:r w:rsidRPr="00440FC0">
        <w:rPr>
          <w:rFonts w:ascii="Times New Roman" w:hAnsi="Times New Roman" w:cs="Times New Roman"/>
          <w:sz w:val="24"/>
          <w:szCs w:val="24"/>
        </w:rPr>
        <w:t>Madcoms (2016:148)</w:t>
      </w:r>
      <w:proofErr w:type="gramStart"/>
      <w:r w:rsidRPr="00440FC0">
        <w:rPr>
          <w:rFonts w:ascii="Times New Roman" w:hAnsi="Times New Roman" w:cs="Times New Roman"/>
          <w:sz w:val="24"/>
          <w:szCs w:val="24"/>
        </w:rPr>
        <w:t>,”P</w:t>
      </w:r>
      <w:r w:rsidRPr="00440FC0">
        <w:rPr>
          <w:rFonts w:ascii="Times New Roman" w:hAnsi="Times New Roman" w:cs="Times New Roman"/>
          <w:sz w:val="24"/>
          <w:szCs w:val="24"/>
          <w:lang w:val="en-ID"/>
        </w:rPr>
        <w:t>HP</w:t>
      </w:r>
      <w:proofErr w:type="gramEnd"/>
      <w:r w:rsidRPr="00440FC0">
        <w:rPr>
          <w:rFonts w:ascii="Times New Roman" w:hAnsi="Times New Roman" w:cs="Times New Roman"/>
          <w:sz w:val="24"/>
          <w:szCs w:val="24"/>
          <w:lang w:val="en-ID"/>
        </w:rPr>
        <w:t xml:space="preserve"> </w:t>
      </w:r>
      <w:r w:rsidRPr="00440FC0">
        <w:rPr>
          <w:rFonts w:ascii="Times New Roman" w:hAnsi="Times New Roman" w:cs="Times New Roman"/>
          <w:sz w:val="24"/>
          <w:szCs w:val="24"/>
        </w:rPr>
        <w:t xml:space="preserve">(Hypertext Preprocessor) adalah bahasa script yang dapat ditanamkan atau disisipkan ke dalam HTML. Php adalah bahasa pemrograman script server-side yang didesain untuk pengembangan web”. </w:t>
      </w:r>
    </w:p>
    <w:p w:rsidR="00B772D7" w:rsidRPr="00440FC0" w:rsidRDefault="00B772D7" w:rsidP="00B772D7">
      <w:pPr>
        <w:ind w:firstLine="709"/>
        <w:jc w:val="both"/>
        <w:rPr>
          <w:rFonts w:ascii="Times New Roman" w:hAnsi="Times New Roman" w:cs="Times New Roman"/>
          <w:sz w:val="24"/>
          <w:szCs w:val="24"/>
        </w:rPr>
      </w:pPr>
      <w:proofErr w:type="spellStart"/>
      <w:r w:rsidRPr="00440FC0">
        <w:rPr>
          <w:rFonts w:ascii="Times New Roman" w:hAnsi="Times New Roman" w:cs="Times New Roman"/>
          <w:sz w:val="24"/>
          <w:szCs w:val="24"/>
          <w:lang w:val="en-ID"/>
        </w:rPr>
        <w:t>Menurut</w:t>
      </w:r>
      <w:proofErr w:type="spellEnd"/>
      <w:r w:rsidRPr="00440FC0">
        <w:rPr>
          <w:rFonts w:ascii="Times New Roman" w:hAnsi="Times New Roman" w:cs="Times New Roman"/>
          <w:sz w:val="24"/>
          <w:szCs w:val="24"/>
          <w:lang w:val="en-ID"/>
        </w:rPr>
        <w:t xml:space="preserve"> </w:t>
      </w:r>
      <w:r w:rsidRPr="00440FC0">
        <w:rPr>
          <w:rFonts w:ascii="Times New Roman" w:hAnsi="Times New Roman" w:cs="Times New Roman"/>
          <w:sz w:val="24"/>
          <w:szCs w:val="24"/>
        </w:rPr>
        <w:t xml:space="preserve">Badiyanto (2013:32), </w:t>
      </w:r>
      <w:r w:rsidRPr="00440FC0">
        <w:rPr>
          <w:rFonts w:ascii="Times New Roman" w:hAnsi="Times New Roman" w:cs="Times New Roman"/>
          <w:sz w:val="24"/>
          <w:szCs w:val="24"/>
          <w:lang w:val="en-ID"/>
        </w:rPr>
        <w:t>PHP</w:t>
      </w:r>
      <w:r w:rsidRPr="00440FC0">
        <w:rPr>
          <w:rFonts w:ascii="Times New Roman" w:hAnsi="Times New Roman" w:cs="Times New Roman"/>
          <w:sz w:val="24"/>
          <w:szCs w:val="24"/>
        </w:rPr>
        <w:t xml:space="preserve"> adalah bahasa skrip yang dapat ditanamkan atau disisipkan ke dalam HTML/PHP banyak dipakai untuk membuat situs web dinamis. </w:t>
      </w:r>
    </w:p>
    <w:p w:rsidR="00B772D7" w:rsidRPr="00440FC0" w:rsidRDefault="00B772D7" w:rsidP="00B772D7">
      <w:pPr>
        <w:ind w:firstLine="709"/>
        <w:jc w:val="both"/>
        <w:rPr>
          <w:rFonts w:ascii="Times New Roman" w:hAnsi="Times New Roman" w:cs="Times New Roman"/>
          <w:sz w:val="24"/>
          <w:szCs w:val="24"/>
        </w:rPr>
      </w:pPr>
      <w:proofErr w:type="spellStart"/>
      <w:r w:rsidRPr="00440FC0">
        <w:rPr>
          <w:rFonts w:ascii="Times New Roman" w:hAnsi="Times New Roman" w:cs="Times New Roman"/>
          <w:sz w:val="24"/>
          <w:szCs w:val="24"/>
          <w:lang w:val="en-ID"/>
        </w:rPr>
        <w:t>Menurut</w:t>
      </w:r>
      <w:proofErr w:type="spellEnd"/>
      <w:r w:rsidRPr="00440FC0">
        <w:rPr>
          <w:rFonts w:ascii="Times New Roman" w:hAnsi="Times New Roman" w:cs="Times New Roman"/>
          <w:sz w:val="24"/>
          <w:szCs w:val="24"/>
          <w:lang w:val="en-ID"/>
        </w:rPr>
        <w:t xml:space="preserve"> </w:t>
      </w:r>
      <w:r w:rsidRPr="00440FC0">
        <w:rPr>
          <w:rFonts w:ascii="Times New Roman" w:hAnsi="Times New Roman" w:cs="Times New Roman"/>
          <w:sz w:val="24"/>
          <w:szCs w:val="24"/>
        </w:rPr>
        <w:t>Winarno dkk (2014:1), “PHP adalah pemrograman untuk web yang menganut client server”.</w:t>
      </w:r>
    </w:p>
    <w:p w:rsidR="00B772D7" w:rsidRPr="00440FC0" w:rsidRDefault="00B772D7" w:rsidP="00B772D7">
      <w:pPr>
        <w:ind w:firstLine="709"/>
        <w:jc w:val="both"/>
        <w:rPr>
          <w:rFonts w:ascii="Times New Roman" w:hAnsi="Times New Roman" w:cs="Times New Roman"/>
          <w:sz w:val="24"/>
          <w:szCs w:val="24"/>
        </w:rPr>
      </w:pPr>
    </w:p>
    <w:p w:rsidR="00B772D7" w:rsidRPr="00440FC0" w:rsidRDefault="00B772D7" w:rsidP="00B772D7">
      <w:pPr>
        <w:pStyle w:val="Heading3"/>
        <w:ind w:left="0" w:firstLine="0"/>
        <w:rPr>
          <w:szCs w:val="24"/>
          <w:lang w:val="en-ID"/>
        </w:rPr>
      </w:pPr>
      <w:bookmarkStart w:id="15" w:name="_Toc23855659"/>
      <w:r w:rsidRPr="00440FC0">
        <w:rPr>
          <w:szCs w:val="24"/>
        </w:rPr>
        <w:t>2.1.9.</w:t>
      </w:r>
      <w:r w:rsidRPr="00440FC0">
        <w:rPr>
          <w:szCs w:val="24"/>
        </w:rPr>
        <w:tab/>
      </w:r>
      <w:proofErr w:type="spellStart"/>
      <w:r w:rsidRPr="00440FC0">
        <w:rPr>
          <w:szCs w:val="24"/>
          <w:lang w:val="en-ID"/>
        </w:rPr>
        <w:t>Laravel</w:t>
      </w:r>
      <w:bookmarkEnd w:id="15"/>
      <w:proofErr w:type="spellEnd"/>
    </w:p>
    <w:p w:rsidR="00B772D7" w:rsidRPr="00440FC0" w:rsidRDefault="00B772D7" w:rsidP="00B772D7">
      <w:pPr>
        <w:ind w:firstLine="709"/>
        <w:jc w:val="both"/>
        <w:rPr>
          <w:rFonts w:ascii="Times New Roman" w:hAnsi="Times New Roman" w:cs="Times New Roman"/>
          <w:sz w:val="24"/>
          <w:szCs w:val="24"/>
        </w:rPr>
      </w:pPr>
      <w:r w:rsidRPr="00440FC0">
        <w:rPr>
          <w:rFonts w:ascii="Times New Roman" w:hAnsi="Times New Roman" w:cs="Times New Roman"/>
          <w:sz w:val="24"/>
          <w:szCs w:val="24"/>
        </w:rPr>
        <w:t xml:space="preserve">Menurut Naista pada jurnal </w:t>
      </w:r>
      <w:r w:rsidRPr="00440FC0">
        <w:rPr>
          <w:rFonts w:ascii="Times New Roman" w:hAnsi="Times New Roman" w:cs="Times New Roman"/>
          <w:sz w:val="24"/>
          <w:szCs w:val="24"/>
        </w:rPr>
        <w:fldChar w:fldCharType="begin" w:fldLock="1"/>
      </w:r>
      <w:r w:rsidRPr="00440FC0">
        <w:rPr>
          <w:rFonts w:ascii="Times New Roman" w:hAnsi="Times New Roman" w:cs="Times New Roman"/>
          <w:sz w:val="24"/>
          <w:szCs w:val="24"/>
        </w:rPr>
        <w:instrText>ADDIN CSL_CITATION {"citationItems":[{"id":"ITEM-1","itemData":{"ISBN":"9786028557207","author":[{"dropping-particle":"","family":"Ayu","given":"I Gusti","non-dropping-particle":"","parse-names":false,"suffix":""},{"dropping-particle":"","family":"Saryanti","given":"Desi","non-dropping-particle":"","parse-names":false,"suffix":""}],"id":"ITEM-1","issued":{"date-parts":[["2018"]]},"page":"374-381","title":"PERANCANGAN SISTEM INFORMASI CUTI KARYAWAN BERBASIS WEBSITE MENGGUNAKAN FRAMEWORK LARAVEL","type":"article-journal"},"uris":["http://www.mendeley.com/documents/?uuid=02f6f0ea-4cea-4d29-aed1-c195ecf07680","http://www.mendeley.com/documents/?uuid=f7b50cec-dbe1-4d80-94a1-52ca0d8fb326"]}],"mendeley":{"formattedCitation":"(Ayu &amp; Saryanti, 2018)","plainTextFormattedCitation":"(Ayu &amp; Saryanti, 2018)","previouslyFormattedCitation":"(Ayu &amp; Saryanti, 2018)"},"properties":{"noteIndex":0},"schema":"https://github.com/citation-style-language/schema/raw/master/csl-citation.json"}</w:instrText>
      </w:r>
      <w:r w:rsidRPr="00440FC0">
        <w:rPr>
          <w:rFonts w:ascii="Times New Roman" w:hAnsi="Times New Roman" w:cs="Times New Roman"/>
          <w:sz w:val="24"/>
          <w:szCs w:val="24"/>
        </w:rPr>
        <w:fldChar w:fldCharType="separate"/>
      </w:r>
      <w:r w:rsidRPr="00440FC0">
        <w:rPr>
          <w:rFonts w:ascii="Times New Roman" w:hAnsi="Times New Roman" w:cs="Times New Roman"/>
          <w:noProof/>
          <w:sz w:val="24"/>
          <w:szCs w:val="24"/>
        </w:rPr>
        <w:t>(Ayu &amp; Saryanti, 2018)</w:t>
      </w:r>
      <w:r w:rsidRPr="00440FC0">
        <w:rPr>
          <w:rFonts w:ascii="Times New Roman" w:hAnsi="Times New Roman" w:cs="Times New Roman"/>
          <w:sz w:val="24"/>
          <w:szCs w:val="24"/>
        </w:rPr>
        <w:fldChar w:fldCharType="end"/>
      </w:r>
      <w:r w:rsidRPr="00440FC0">
        <w:rPr>
          <w:rFonts w:ascii="Times New Roman" w:hAnsi="Times New Roman" w:cs="Times New Roman"/>
          <w:sz w:val="24"/>
          <w:szCs w:val="24"/>
        </w:rPr>
        <w:t xml:space="preserve">, Lavarel merupakan framework dengan versim PHP yang up-to-date, karena Laravel mensyaratkan PHP </w:t>
      </w:r>
      <w:r w:rsidRPr="00440FC0">
        <w:rPr>
          <w:rFonts w:ascii="Times New Roman" w:hAnsi="Times New Roman" w:cs="Times New Roman"/>
          <w:sz w:val="24"/>
          <w:szCs w:val="24"/>
        </w:rPr>
        <w:lastRenderedPageBreak/>
        <w:t>versi 5.3 keatas. Laravel merupakan framework PHP yang menekankan pada kesederhanaan dan fleksibilitas pada desainnya.</w:t>
      </w:r>
    </w:p>
    <w:p w:rsidR="00B772D7" w:rsidRPr="00440FC0" w:rsidRDefault="00B772D7" w:rsidP="00B772D7">
      <w:pPr>
        <w:ind w:firstLine="709"/>
        <w:jc w:val="both"/>
        <w:rPr>
          <w:rFonts w:ascii="Times New Roman" w:hAnsi="Times New Roman" w:cs="Times New Roman"/>
          <w:sz w:val="24"/>
          <w:szCs w:val="24"/>
        </w:rPr>
      </w:pPr>
      <w:r w:rsidRPr="00440FC0">
        <w:rPr>
          <w:rFonts w:ascii="Times New Roman" w:hAnsi="Times New Roman" w:cs="Times New Roman"/>
          <w:sz w:val="24"/>
          <w:szCs w:val="24"/>
        </w:rPr>
        <w:t xml:space="preserve">Pengertian Laravel menurut Widodo dalam jurnal </w:t>
      </w:r>
      <w:r w:rsidRPr="00440FC0">
        <w:rPr>
          <w:rFonts w:ascii="Times New Roman" w:hAnsi="Times New Roman" w:cs="Times New Roman"/>
          <w:sz w:val="24"/>
          <w:szCs w:val="24"/>
        </w:rPr>
        <w:fldChar w:fldCharType="begin" w:fldLock="1"/>
      </w:r>
      <w:r w:rsidRPr="00440FC0">
        <w:rPr>
          <w:rFonts w:ascii="Times New Roman" w:hAnsi="Times New Roman" w:cs="Times New Roman"/>
          <w:sz w:val="24"/>
          <w:szCs w:val="24"/>
        </w:rPr>
        <w:instrText>ADDIN CSL_CITATION {"citationItems":[{"id":"ITEM-1","itemData":{"ISBN":"9786028557207","author":[{"dropping-particle":"","family":"Ayu","given":"I Gusti","non-dropping-particle":"","parse-names":false,"suffix":""},{"dropping-particle":"","family":"Saryanti","given":"Desi","non-dropping-particle":"","parse-names":false,"suffix":""}],"id":"ITEM-1","issued":{"date-parts":[["2018"]]},"page":"374-381","title":"PERANCANGAN SISTEM INFORMASI CUTI KARYAWAN BERBASIS WEBSITE MENGGUNAKAN FRAMEWORK LARAVEL","type":"article-journal"},"uris":["http://www.mendeley.com/documents/?uuid=f7b50cec-dbe1-4d80-94a1-52ca0d8fb326","http://www.mendeley.com/documents/?uuid=02f6f0ea-4cea-4d29-aed1-c195ecf07680"]}],"mendeley":{"formattedCitation":"(Ayu &amp; Saryanti, 2018)","plainTextFormattedCitation":"(Ayu &amp; Saryanti, 2018)","previouslyFormattedCitation":"(Ayu &amp; Saryanti, 2018)"},"properties":{"noteIndex":0},"schema":"https://github.com/citation-style-language/schema/raw/master/csl-citation.json"}</w:instrText>
      </w:r>
      <w:r w:rsidRPr="00440FC0">
        <w:rPr>
          <w:rFonts w:ascii="Times New Roman" w:hAnsi="Times New Roman" w:cs="Times New Roman"/>
          <w:sz w:val="24"/>
          <w:szCs w:val="24"/>
        </w:rPr>
        <w:fldChar w:fldCharType="separate"/>
      </w:r>
      <w:r w:rsidRPr="00440FC0">
        <w:rPr>
          <w:rFonts w:ascii="Times New Roman" w:hAnsi="Times New Roman" w:cs="Times New Roman"/>
          <w:noProof/>
          <w:sz w:val="24"/>
          <w:szCs w:val="24"/>
        </w:rPr>
        <w:t>(Ayu &amp; Saryanti, 2018)</w:t>
      </w:r>
      <w:r w:rsidRPr="00440FC0">
        <w:rPr>
          <w:rFonts w:ascii="Times New Roman" w:hAnsi="Times New Roman" w:cs="Times New Roman"/>
          <w:sz w:val="24"/>
          <w:szCs w:val="24"/>
        </w:rPr>
        <w:fldChar w:fldCharType="end"/>
      </w:r>
      <w:r w:rsidRPr="00440FC0">
        <w:rPr>
          <w:rFonts w:ascii="Times New Roman" w:hAnsi="Times New Roman" w:cs="Times New Roman"/>
          <w:sz w:val="24"/>
          <w:szCs w:val="24"/>
        </w:rPr>
        <w:t xml:space="preserve"> adalah sebuah MVC web development framework yang didesain untuk meningkatkan kualitas perangkat lunak dengan mengurangi biaya pengembangan dan perbaikan serta meningkatkan produktifitas pekerjaan dengan sintak yang bersih dan fungsional yang dapat mengurangi banyak waktu untuk implementasi.</w:t>
      </w:r>
    </w:p>
    <w:p w:rsidR="00B772D7" w:rsidRPr="00440FC0" w:rsidRDefault="00B772D7" w:rsidP="00B772D7">
      <w:pPr>
        <w:pStyle w:val="BodyText"/>
        <w:rPr>
          <w:lang w:val="en-ID"/>
        </w:rPr>
      </w:pPr>
    </w:p>
    <w:p w:rsidR="00B772D7" w:rsidRPr="00440FC0" w:rsidRDefault="00B772D7" w:rsidP="00B772D7">
      <w:pPr>
        <w:pStyle w:val="Heading3"/>
        <w:ind w:left="0" w:firstLine="0"/>
        <w:rPr>
          <w:szCs w:val="24"/>
        </w:rPr>
      </w:pPr>
      <w:bookmarkStart w:id="16" w:name="_Toc23855660"/>
      <w:r w:rsidRPr="00440FC0">
        <w:rPr>
          <w:szCs w:val="24"/>
          <w:lang w:val="en-ID"/>
        </w:rPr>
        <w:t>2.1.</w:t>
      </w:r>
      <w:proofErr w:type="gramStart"/>
      <w:r w:rsidRPr="00440FC0">
        <w:rPr>
          <w:szCs w:val="24"/>
          <w:lang w:val="en-ID"/>
        </w:rPr>
        <w:t>10.</w:t>
      </w:r>
      <w:r w:rsidRPr="00440FC0">
        <w:rPr>
          <w:szCs w:val="24"/>
        </w:rPr>
        <w:t>Basis</w:t>
      </w:r>
      <w:proofErr w:type="gramEnd"/>
      <w:r w:rsidRPr="00440FC0">
        <w:rPr>
          <w:szCs w:val="24"/>
        </w:rPr>
        <w:t xml:space="preserve"> Data</w:t>
      </w:r>
      <w:bookmarkEnd w:id="16"/>
    </w:p>
    <w:p w:rsidR="00B772D7" w:rsidRPr="00440FC0" w:rsidRDefault="00B772D7" w:rsidP="00B772D7">
      <w:pPr>
        <w:ind w:firstLine="709"/>
        <w:jc w:val="both"/>
        <w:rPr>
          <w:rFonts w:ascii="Times New Roman" w:hAnsi="Times New Roman" w:cs="Times New Roman"/>
          <w:sz w:val="24"/>
        </w:rPr>
      </w:pPr>
      <w:r w:rsidRPr="00440FC0">
        <w:rPr>
          <w:rFonts w:ascii="Times New Roman" w:hAnsi="Times New Roman" w:cs="Times New Roman"/>
          <w:sz w:val="24"/>
        </w:rPr>
        <w:t>Menurut Sukamto dan Shalahuddin (2018:43), sistem basis data adalah sistem terkomputerisasi yang tujuan utamanya adalah memelihara data yang sudah diolah atau informasi dan membuat informasi tersedia saat dibutuhkan. Pada intinya basis data adalah media untuk menyimpan data agar dapat diakses dngan mudah dan cepat.</w:t>
      </w:r>
    </w:p>
    <w:p w:rsidR="00B772D7" w:rsidRPr="00440FC0" w:rsidRDefault="00B772D7" w:rsidP="00B772D7">
      <w:pPr>
        <w:ind w:firstLine="709"/>
        <w:jc w:val="both"/>
        <w:rPr>
          <w:rFonts w:ascii="Times New Roman" w:hAnsi="Times New Roman" w:cs="Times New Roman"/>
          <w:sz w:val="24"/>
        </w:rPr>
      </w:pPr>
    </w:p>
    <w:p w:rsidR="00B772D7" w:rsidRPr="00440FC0" w:rsidRDefault="00B772D7" w:rsidP="00B772D7">
      <w:pPr>
        <w:pStyle w:val="Heading3"/>
        <w:ind w:left="0" w:firstLine="0"/>
        <w:rPr>
          <w:szCs w:val="24"/>
          <w:lang w:val="en-ID"/>
        </w:rPr>
      </w:pPr>
      <w:bookmarkStart w:id="17" w:name="_Toc23855661"/>
      <w:r w:rsidRPr="00440FC0">
        <w:rPr>
          <w:szCs w:val="24"/>
          <w:lang w:val="en-ID"/>
        </w:rPr>
        <w:t>2.1.</w:t>
      </w:r>
      <w:proofErr w:type="gramStart"/>
      <w:r w:rsidRPr="00440FC0">
        <w:rPr>
          <w:szCs w:val="24"/>
          <w:lang w:val="en-ID"/>
        </w:rPr>
        <w:t>11.</w:t>
      </w:r>
      <w:r w:rsidRPr="00440FC0">
        <w:rPr>
          <w:i/>
          <w:szCs w:val="24"/>
          <w:lang w:val="en-ID"/>
        </w:rPr>
        <w:t>Database</w:t>
      </w:r>
      <w:proofErr w:type="gramEnd"/>
      <w:r w:rsidRPr="00440FC0">
        <w:rPr>
          <w:i/>
          <w:szCs w:val="24"/>
          <w:lang w:val="en-ID"/>
        </w:rPr>
        <w:t xml:space="preserve"> Management System </w:t>
      </w:r>
      <w:r w:rsidRPr="00440FC0">
        <w:rPr>
          <w:szCs w:val="24"/>
          <w:lang w:val="en-ID"/>
        </w:rPr>
        <w:t>(DBMS)</w:t>
      </w:r>
      <w:bookmarkEnd w:id="17"/>
    </w:p>
    <w:p w:rsidR="00B772D7" w:rsidRPr="00440FC0" w:rsidRDefault="00B772D7" w:rsidP="00B772D7">
      <w:pPr>
        <w:ind w:firstLine="567"/>
        <w:jc w:val="both"/>
        <w:rPr>
          <w:rFonts w:ascii="Times New Roman" w:hAnsi="Times New Roman" w:cs="Times New Roman"/>
          <w:sz w:val="24"/>
        </w:rPr>
      </w:pPr>
      <w:r w:rsidRPr="00440FC0">
        <w:rPr>
          <w:rFonts w:ascii="Times New Roman" w:hAnsi="Times New Roman" w:cs="Times New Roman"/>
          <w:sz w:val="24"/>
        </w:rPr>
        <w:t>Menurut Sukamto dan Shalahuddin (2018:44) DBMS (</w:t>
      </w:r>
      <w:r w:rsidRPr="00440FC0">
        <w:rPr>
          <w:rFonts w:ascii="Times New Roman" w:hAnsi="Times New Roman" w:cs="Times New Roman"/>
          <w:i/>
          <w:sz w:val="24"/>
        </w:rPr>
        <w:t>Database Manageent System</w:t>
      </w:r>
      <w:r w:rsidRPr="00440FC0">
        <w:rPr>
          <w:rFonts w:ascii="Times New Roman" w:hAnsi="Times New Roman" w:cs="Times New Roman"/>
          <w:sz w:val="24"/>
        </w:rPr>
        <w:t>) atau dalam bahasa Indonesia sering disebut Sistem Manajemen basis data adalah suatu sistem aplikasi yang digunakan untuk menyimpan, mengelola, dan menampilkan data. Suatu sistem aplikasi disebut DBMS jika memenuhi persyaratan minimal sebagai berikut:</w:t>
      </w:r>
    </w:p>
    <w:p w:rsidR="00B772D7" w:rsidRPr="00440FC0" w:rsidRDefault="00B772D7" w:rsidP="00B772D7">
      <w:pPr>
        <w:numPr>
          <w:ilvl w:val="0"/>
          <w:numId w:val="5"/>
        </w:numPr>
        <w:spacing w:after="0" w:line="360" w:lineRule="auto"/>
        <w:ind w:left="993"/>
        <w:jc w:val="both"/>
        <w:rPr>
          <w:rFonts w:ascii="Times New Roman" w:hAnsi="Times New Roman" w:cs="Times New Roman"/>
          <w:sz w:val="24"/>
        </w:rPr>
      </w:pPr>
      <w:r w:rsidRPr="00440FC0">
        <w:rPr>
          <w:rFonts w:ascii="Times New Roman" w:hAnsi="Times New Roman" w:cs="Times New Roman"/>
          <w:sz w:val="24"/>
        </w:rPr>
        <w:t>Menyediakan fasilitas ntuk mengelola akses data</w:t>
      </w:r>
    </w:p>
    <w:p w:rsidR="00B772D7" w:rsidRPr="00440FC0" w:rsidRDefault="00B772D7" w:rsidP="00B772D7">
      <w:pPr>
        <w:numPr>
          <w:ilvl w:val="0"/>
          <w:numId w:val="5"/>
        </w:numPr>
        <w:spacing w:after="0" w:line="360" w:lineRule="auto"/>
        <w:ind w:left="993"/>
        <w:jc w:val="both"/>
        <w:rPr>
          <w:rFonts w:ascii="Times New Roman" w:hAnsi="Times New Roman" w:cs="Times New Roman"/>
          <w:sz w:val="24"/>
        </w:rPr>
      </w:pPr>
      <w:r w:rsidRPr="00440FC0">
        <w:rPr>
          <w:rFonts w:ascii="Times New Roman" w:hAnsi="Times New Roman" w:cs="Times New Roman"/>
          <w:sz w:val="24"/>
        </w:rPr>
        <w:t>Mampu menangani integritas data</w:t>
      </w:r>
    </w:p>
    <w:p w:rsidR="00B772D7" w:rsidRPr="00440FC0" w:rsidRDefault="00B772D7" w:rsidP="00B772D7">
      <w:pPr>
        <w:numPr>
          <w:ilvl w:val="0"/>
          <w:numId w:val="5"/>
        </w:numPr>
        <w:spacing w:after="0" w:line="360" w:lineRule="auto"/>
        <w:ind w:left="993"/>
        <w:jc w:val="both"/>
        <w:rPr>
          <w:rFonts w:ascii="Times New Roman" w:hAnsi="Times New Roman" w:cs="Times New Roman"/>
          <w:sz w:val="24"/>
        </w:rPr>
      </w:pPr>
      <w:r w:rsidRPr="00440FC0">
        <w:rPr>
          <w:rFonts w:ascii="Times New Roman" w:hAnsi="Times New Roman" w:cs="Times New Roman"/>
          <w:sz w:val="24"/>
        </w:rPr>
        <w:t>Mampu menangani akses data yang dilakukan secara</w:t>
      </w:r>
    </w:p>
    <w:p w:rsidR="00B772D7" w:rsidRPr="00440FC0" w:rsidRDefault="00B772D7" w:rsidP="00B772D7">
      <w:pPr>
        <w:numPr>
          <w:ilvl w:val="0"/>
          <w:numId w:val="5"/>
        </w:numPr>
        <w:spacing w:after="0" w:line="360" w:lineRule="auto"/>
        <w:ind w:left="993"/>
        <w:jc w:val="both"/>
        <w:rPr>
          <w:rFonts w:ascii="Times New Roman" w:hAnsi="Times New Roman" w:cs="Times New Roman"/>
          <w:sz w:val="24"/>
        </w:rPr>
      </w:pPr>
      <w:r w:rsidRPr="00440FC0">
        <w:rPr>
          <w:rFonts w:ascii="Times New Roman" w:hAnsi="Times New Roman" w:cs="Times New Roman"/>
          <w:sz w:val="24"/>
        </w:rPr>
        <w:t xml:space="preserve">Mampu menangani </w:t>
      </w:r>
      <w:r w:rsidRPr="00440FC0">
        <w:rPr>
          <w:rFonts w:ascii="Times New Roman" w:hAnsi="Times New Roman" w:cs="Times New Roman"/>
          <w:i/>
          <w:sz w:val="24"/>
        </w:rPr>
        <w:t>backup</w:t>
      </w:r>
      <w:r w:rsidRPr="00440FC0">
        <w:rPr>
          <w:rFonts w:ascii="Times New Roman" w:hAnsi="Times New Roman" w:cs="Times New Roman"/>
          <w:sz w:val="24"/>
        </w:rPr>
        <w:t xml:space="preserve"> data</w:t>
      </w:r>
    </w:p>
    <w:p w:rsidR="00B772D7" w:rsidRPr="00440FC0" w:rsidRDefault="00B772D7" w:rsidP="00B772D7">
      <w:pPr>
        <w:jc w:val="both"/>
        <w:rPr>
          <w:rFonts w:ascii="Times New Roman" w:hAnsi="Times New Roman" w:cs="Times New Roman"/>
          <w:sz w:val="24"/>
        </w:rPr>
      </w:pPr>
    </w:p>
    <w:p w:rsidR="00B772D7" w:rsidRPr="00440FC0" w:rsidRDefault="00B772D7" w:rsidP="00B772D7">
      <w:pPr>
        <w:pStyle w:val="Heading3"/>
        <w:ind w:left="709"/>
      </w:pPr>
      <w:bookmarkStart w:id="18" w:name="_Toc23855662"/>
      <w:r w:rsidRPr="00440FC0">
        <w:rPr>
          <w:lang w:val="en-ID"/>
        </w:rPr>
        <w:t>2.1.</w:t>
      </w:r>
      <w:proofErr w:type="gramStart"/>
      <w:r w:rsidRPr="00440FC0">
        <w:rPr>
          <w:lang w:val="en-ID"/>
        </w:rPr>
        <w:t>12.</w:t>
      </w:r>
      <w:r w:rsidRPr="00440FC0">
        <w:t>Metode</w:t>
      </w:r>
      <w:proofErr w:type="gramEnd"/>
      <w:r w:rsidRPr="00440FC0">
        <w:t xml:space="preserve"> Agile</w:t>
      </w:r>
      <w:bookmarkEnd w:id="18"/>
    </w:p>
    <w:p w:rsidR="00B772D7" w:rsidRPr="00440FC0" w:rsidRDefault="00B772D7" w:rsidP="00B772D7">
      <w:pPr>
        <w:pStyle w:val="NormalWeb"/>
        <w:shd w:val="clear" w:color="auto" w:fill="FFFFFF"/>
        <w:spacing w:before="0" w:beforeAutospacing="0" w:after="0" w:afterAutospacing="0" w:line="360" w:lineRule="auto"/>
        <w:ind w:firstLine="720"/>
        <w:jc w:val="both"/>
        <w:rPr>
          <w:lang w:val="id-ID"/>
        </w:rPr>
      </w:pPr>
      <w:r w:rsidRPr="00440FC0">
        <w:rPr>
          <w:lang w:val="id-ID"/>
        </w:rPr>
        <w:t xml:space="preserve">Menurut Manifesto (2015:25) </w:t>
      </w:r>
      <w:r w:rsidRPr="00440FC0">
        <w:rPr>
          <w:i/>
          <w:lang w:val="id-ID"/>
        </w:rPr>
        <w:t>Agile</w:t>
      </w:r>
      <w:r w:rsidRPr="00440FC0">
        <w:rPr>
          <w:lang w:val="id-ID"/>
        </w:rPr>
        <w:t xml:space="preserve"> adalah </w:t>
      </w:r>
      <w:r w:rsidRPr="00440FC0">
        <w:rPr>
          <w:i/>
          <w:lang w:val="id-ID"/>
        </w:rPr>
        <w:t>empowerment</w:t>
      </w:r>
      <w:r w:rsidRPr="00440FC0">
        <w:rPr>
          <w:lang w:val="id-ID"/>
        </w:rPr>
        <w:t xml:space="preserve"> untuk orang-orang yang ada didalam perusahaan agar mereka dapat merasa aman untuk berkolaborasi dalam menghantarkan produk yang berkualitas tinggi ditengah perubahan turbulensi tinggi.</w:t>
      </w:r>
    </w:p>
    <w:p w:rsidR="00B772D7" w:rsidRPr="00440FC0" w:rsidRDefault="00B772D7" w:rsidP="00B772D7">
      <w:pPr>
        <w:pStyle w:val="Heading4"/>
      </w:pPr>
      <w:r w:rsidRPr="00440FC0">
        <w:rPr>
          <w:lang w:val="en-ID"/>
        </w:rPr>
        <w:t>2.1.12.1.</w:t>
      </w:r>
      <w:r w:rsidRPr="00440FC0">
        <w:rPr>
          <w:lang w:val="en-ID"/>
        </w:rPr>
        <w:tab/>
      </w:r>
      <w:r w:rsidRPr="00440FC0">
        <w:t>Scrum</w:t>
      </w:r>
    </w:p>
    <w:p w:rsidR="00B772D7" w:rsidRPr="00440FC0" w:rsidRDefault="00B772D7" w:rsidP="00B772D7">
      <w:pPr>
        <w:ind w:firstLine="720"/>
        <w:jc w:val="both"/>
        <w:rPr>
          <w:rFonts w:ascii="Times New Roman" w:hAnsi="Times New Roman" w:cs="Times New Roman"/>
          <w:sz w:val="24"/>
          <w:szCs w:val="24"/>
        </w:rPr>
      </w:pPr>
      <w:r w:rsidRPr="00440FC0">
        <w:rPr>
          <w:rFonts w:ascii="Times New Roman" w:hAnsi="Times New Roman" w:cs="Times New Roman"/>
          <w:sz w:val="24"/>
          <w:szCs w:val="24"/>
        </w:rPr>
        <w:t xml:space="preserve">Menurut Partogi (2015:20) Scrum adalah sebuah kerangka kerja sederhana untuk mengembangkan produk kompleks seperti software. Scrum dirancang agar bersifat </w:t>
      </w:r>
      <w:r w:rsidRPr="00440FC0">
        <w:rPr>
          <w:rFonts w:ascii="Times New Roman" w:hAnsi="Times New Roman" w:cs="Times New Roman"/>
          <w:i/>
          <w:sz w:val="24"/>
          <w:szCs w:val="24"/>
        </w:rPr>
        <w:t>knowledge worker</w:t>
      </w:r>
      <w:r w:rsidRPr="00440FC0">
        <w:rPr>
          <w:rFonts w:ascii="Times New Roman" w:hAnsi="Times New Roman" w:cs="Times New Roman"/>
          <w:sz w:val="24"/>
          <w:szCs w:val="24"/>
        </w:rPr>
        <w:t xml:space="preserve"> menjadi semakin kreatif, produktif dan kolaboratif dalam bekerja.</w:t>
      </w:r>
    </w:p>
    <w:p w:rsidR="00B772D7" w:rsidRPr="00440FC0" w:rsidRDefault="00B772D7" w:rsidP="00B772D7">
      <w:pPr>
        <w:ind w:firstLine="720"/>
        <w:jc w:val="both"/>
        <w:rPr>
          <w:rFonts w:ascii="Times New Roman" w:hAnsi="Times New Roman" w:cs="Times New Roman"/>
          <w:sz w:val="24"/>
          <w:szCs w:val="24"/>
        </w:rPr>
      </w:pPr>
      <w:r w:rsidRPr="00440FC0">
        <w:rPr>
          <w:rFonts w:ascii="Times New Roman" w:hAnsi="Times New Roman" w:cs="Times New Roman"/>
          <w:sz w:val="24"/>
          <w:szCs w:val="24"/>
        </w:rPr>
        <w:lastRenderedPageBreak/>
        <w:t xml:space="preserve">Langkah-langkah scrum menurut Kenett, R. S. &amp; Baker, E. pada jurnal </w:t>
      </w:r>
      <w:r w:rsidRPr="00440FC0">
        <w:rPr>
          <w:rFonts w:ascii="Times New Roman" w:hAnsi="Times New Roman" w:cs="Times New Roman"/>
          <w:sz w:val="24"/>
          <w:szCs w:val="24"/>
        </w:rPr>
        <w:fldChar w:fldCharType="begin" w:fldLock="1"/>
      </w:r>
      <w:r w:rsidRPr="00440FC0">
        <w:rPr>
          <w:rFonts w:ascii="Times New Roman" w:hAnsi="Times New Roman" w:cs="Times New Roman"/>
          <w:sz w:val="24"/>
          <w:szCs w:val="24"/>
        </w:rPr>
        <w:instrText>ADDIN CSL_CITATION {"citationItems":[{"id":"ITEM-1","itemData":{"ISSN":"2548-9356","abstract":"SCRUM is one of the agile development that put the speed in the process forward. In the development process SCRUM embraces three main rules: product owner (PO), SCRUM master (SM), and cross functional supported by five backlog refinement, sprint planning, daily meeting, reviews, and sprint retrospective activities. SCRUM ability is very suitable with the conditions that occur in Poltekpar Palembang which requires student enrollment selection information system to fulfill the quota of admission of new students in a short time. Therefore, this research, conducted to develop modified SCRUM SMM information system with the requirement gathering stage, product backlog, sprint backlog, sprint, IS development, and delivery-implementation. The final result of this research is SMM Information System of Poltekpar Palembang that can really fulfill user requirement which can be seen from SMM information system product backlog. SMM Information System of Poltekpar Palembang also has a feature that can serve as the main information system of Poltekpar Palembang in student admission as an effort to fulfill the student admission quota.","author":[{"dropping-particle":"","family":"Ependi","given":"Usman","non-dropping-particle":"","parse-names":false,"suffix":""}],"container-title":"Jurnal Informatika: Jurnal Pengembangan IT Poltek Tegal","id":"ITEM-1","issue":"1","issued":{"date-parts":[["2018"]]},"page":"49-55","title":"Implementasi Model Scrum pada Sistem Informasi Seleksi Masuk Mahasiswa Politeknik Pariwisata Palembang","type":"article-journal","volume":"3"},"uris":["http://www.mendeley.com/documents/?uuid=ef1b979a-1c99-4283-81de-380156a1c5b9"]}],"mendeley":{"formattedCitation":"(Ependi, 2018)","plainTextFormattedCitation":"(Ependi, 2018)","previouslyFormattedCitation":"(Ependi, 2018)"},"properties":{"noteIndex":0},"schema":"https://github.com/citation-style-language/schema/raw/master/csl-citation.json"}</w:instrText>
      </w:r>
      <w:r w:rsidRPr="00440FC0">
        <w:rPr>
          <w:rFonts w:ascii="Times New Roman" w:hAnsi="Times New Roman" w:cs="Times New Roman"/>
          <w:sz w:val="24"/>
          <w:szCs w:val="24"/>
        </w:rPr>
        <w:fldChar w:fldCharType="separate"/>
      </w:r>
      <w:r w:rsidRPr="00440FC0">
        <w:rPr>
          <w:rFonts w:ascii="Times New Roman" w:hAnsi="Times New Roman" w:cs="Times New Roman"/>
          <w:noProof/>
          <w:sz w:val="24"/>
          <w:szCs w:val="24"/>
        </w:rPr>
        <w:t>(Ependi, 2018)</w:t>
      </w:r>
      <w:r w:rsidRPr="00440FC0">
        <w:rPr>
          <w:rFonts w:ascii="Times New Roman" w:hAnsi="Times New Roman" w:cs="Times New Roman"/>
          <w:sz w:val="24"/>
          <w:szCs w:val="24"/>
        </w:rPr>
        <w:fldChar w:fldCharType="end"/>
      </w:r>
      <w:r w:rsidRPr="00440FC0">
        <w:rPr>
          <w:rFonts w:ascii="Times New Roman" w:hAnsi="Times New Roman" w:cs="Times New Roman"/>
          <w:sz w:val="24"/>
          <w:szCs w:val="24"/>
        </w:rPr>
        <w:t>, metode pengembangan SCRUM yang memiliki proses seperti yang diperlihatkan pada Gambar 2.1 SCRUM sendiri merupakan bagian dari Agile Development yang memiliki key SCRUM practices yaitu: (1) fokus pada jadwal, (2) bekerja sesuai sprint secara konsisten, (3) semua pekerjaan harus ditandai sebagai produk backlog, (4) produk backlog dasar melakukan sprint dan tim harus memutuskan produk dapat dikembangkan atau tidak, (5) SCRUM master bertanggung jawab menerima hasil sprint, (6) melakukan pertemuan setiap hari, (7) fokus pada sprint, pertemuaan, review produk dan jadwal pengerjaan, dan (8) SCRUM memungkinkan pengerjaan pengumpulan kebutuhan, perancangan arsitektur dan antarmuka.</w:t>
      </w:r>
      <w:r w:rsidRPr="00440FC0">
        <w:rPr>
          <w:rFonts w:ascii="Times New Roman" w:hAnsi="Times New Roman" w:cs="Times New Roman"/>
          <w:sz w:val="24"/>
          <w:szCs w:val="24"/>
        </w:rPr>
        <w:tab/>
      </w:r>
    </w:p>
    <w:p w:rsidR="00B772D7" w:rsidRPr="00440FC0" w:rsidRDefault="00B772D7" w:rsidP="00B772D7">
      <w:pPr>
        <w:jc w:val="both"/>
        <w:rPr>
          <w:rFonts w:ascii="Times New Roman" w:hAnsi="Times New Roman" w:cs="Times New Roman"/>
          <w:sz w:val="24"/>
          <w:szCs w:val="24"/>
        </w:rPr>
      </w:pPr>
      <w:r w:rsidRPr="00440FC0">
        <w:rPr>
          <w:rFonts w:ascii="Times New Roman" w:hAnsi="Times New Roman" w:cs="Times New Roman"/>
          <w:noProof/>
          <w:lang w:eastAsia="id-ID"/>
        </w:rPr>
        <w:drawing>
          <wp:anchor distT="0" distB="0" distL="114300" distR="114300" simplePos="0" relativeHeight="251661312" behindDoc="1" locked="0" layoutInCell="1" allowOverlap="1" wp14:anchorId="08CCC77A" wp14:editId="330D5436">
            <wp:simplePos x="0" y="0"/>
            <wp:positionH relativeFrom="column">
              <wp:posOffset>384810</wp:posOffset>
            </wp:positionH>
            <wp:positionV relativeFrom="paragraph">
              <wp:posOffset>65405</wp:posOffset>
            </wp:positionV>
            <wp:extent cx="4455795" cy="2181225"/>
            <wp:effectExtent l="0" t="0" r="1905" b="9525"/>
            <wp:wrapTight wrapText="bothSides">
              <wp:wrapPolygon edited="0">
                <wp:start x="0" y="0"/>
                <wp:lineTo x="0" y="21506"/>
                <wp:lineTo x="21517" y="21506"/>
                <wp:lineTo x="21517"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55795" cy="2181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72D7" w:rsidRPr="00440FC0" w:rsidRDefault="00B772D7" w:rsidP="00B772D7">
      <w:pPr>
        <w:ind w:left="993"/>
        <w:jc w:val="both"/>
        <w:rPr>
          <w:rFonts w:ascii="Times New Roman" w:hAnsi="Times New Roman" w:cs="Times New Roman"/>
        </w:rPr>
      </w:pPr>
    </w:p>
    <w:p w:rsidR="00B772D7" w:rsidRPr="00440FC0" w:rsidRDefault="00B772D7" w:rsidP="00B772D7">
      <w:pPr>
        <w:tabs>
          <w:tab w:val="center" w:pos="4465"/>
          <w:tab w:val="left" w:pos="7170"/>
        </w:tabs>
        <w:ind w:left="993"/>
        <w:rPr>
          <w:rFonts w:ascii="Times New Roman" w:hAnsi="Times New Roman" w:cs="Times New Roman"/>
          <w:b/>
          <w:sz w:val="24"/>
        </w:rPr>
      </w:pPr>
      <w:r w:rsidRPr="00440FC0">
        <w:rPr>
          <w:rFonts w:ascii="Times New Roman" w:hAnsi="Times New Roman" w:cs="Times New Roman"/>
          <w:b/>
          <w:sz w:val="24"/>
        </w:rPr>
        <w:tab/>
        <w:t>Gambar 2.1 Konseptual proses SCRUM</w:t>
      </w:r>
      <w:r w:rsidRPr="00440FC0">
        <w:rPr>
          <w:rFonts w:ascii="Times New Roman" w:hAnsi="Times New Roman" w:cs="Times New Roman"/>
          <w:b/>
          <w:sz w:val="24"/>
        </w:rPr>
        <w:tab/>
      </w:r>
    </w:p>
    <w:p w:rsidR="00B772D7" w:rsidRPr="00440FC0" w:rsidRDefault="00B772D7" w:rsidP="00B772D7">
      <w:pPr>
        <w:jc w:val="both"/>
        <w:rPr>
          <w:rFonts w:ascii="Times New Roman" w:hAnsi="Times New Roman" w:cs="Times New Roman"/>
          <w:sz w:val="24"/>
        </w:rPr>
      </w:pPr>
    </w:p>
    <w:p w:rsidR="00B772D7" w:rsidRPr="00440FC0" w:rsidRDefault="00B772D7" w:rsidP="00B772D7">
      <w:pPr>
        <w:pStyle w:val="BodyText"/>
        <w:rPr>
          <w:lang w:val="en-ID"/>
        </w:rPr>
      </w:pPr>
    </w:p>
    <w:p w:rsidR="00B772D7" w:rsidRPr="00440FC0" w:rsidRDefault="00B772D7" w:rsidP="00B772D7">
      <w:pPr>
        <w:pStyle w:val="Heading3"/>
        <w:ind w:left="0" w:firstLine="0"/>
        <w:rPr>
          <w:szCs w:val="24"/>
          <w:lang w:val="en-ID"/>
        </w:rPr>
      </w:pPr>
      <w:bookmarkStart w:id="19" w:name="_Toc23855663"/>
      <w:r w:rsidRPr="00440FC0">
        <w:rPr>
          <w:szCs w:val="24"/>
          <w:lang w:val="en-ID"/>
        </w:rPr>
        <w:t>2.1.12.</w:t>
      </w:r>
      <w:r w:rsidRPr="00440FC0">
        <w:rPr>
          <w:szCs w:val="24"/>
        </w:rPr>
        <w:t>UML (Unified Modeling</w:t>
      </w:r>
      <w:r w:rsidRPr="00440FC0">
        <w:rPr>
          <w:spacing w:val="-1"/>
          <w:szCs w:val="24"/>
        </w:rPr>
        <w:t xml:space="preserve"> </w:t>
      </w:r>
      <w:r w:rsidRPr="00440FC0">
        <w:rPr>
          <w:szCs w:val="24"/>
        </w:rPr>
        <w:t>Languange)</w:t>
      </w:r>
      <w:bookmarkEnd w:id="14"/>
      <w:bookmarkEnd w:id="19"/>
    </w:p>
    <w:p w:rsidR="00B772D7" w:rsidRPr="00440FC0" w:rsidRDefault="00B772D7" w:rsidP="00B772D7">
      <w:pPr>
        <w:pStyle w:val="BodyText"/>
        <w:spacing w:before="132"/>
        <w:ind w:firstLine="567"/>
        <w:jc w:val="both"/>
        <w:rPr>
          <w:lang w:val="id-ID"/>
        </w:rPr>
      </w:pPr>
      <w:r w:rsidRPr="00440FC0">
        <w:rPr>
          <w:lang w:val="id-ID"/>
        </w:rPr>
        <w:t>Pada perkembangan teknologi perangkat lunak, diperlukan adanya bahasa yang digunakan untuk memodelkan perangkat lunak yang akan dibuat dan perlu adanya standarisasi agar orang di berbagai negara dapat mengerti permodelan perangkat lunak.  Seperti kita ketahui bahwa menyatukan banyak kepala untuk menceritakan sebuah ide dengan tujuan untuk memahami hal yang sama tidaklah mudah.</w:t>
      </w:r>
    </w:p>
    <w:p w:rsidR="00B772D7" w:rsidRPr="00440FC0" w:rsidRDefault="00B772D7" w:rsidP="00B772D7">
      <w:pPr>
        <w:pStyle w:val="BodyText"/>
        <w:spacing w:before="132"/>
        <w:ind w:firstLine="567"/>
        <w:jc w:val="both"/>
        <w:rPr>
          <w:lang w:val="id-ID"/>
        </w:rPr>
      </w:pPr>
      <w:r w:rsidRPr="00440FC0">
        <w:rPr>
          <w:lang w:val="id-ID"/>
        </w:rPr>
        <w:t>Oleh karena itu diperlukan sebuah bahasa pemodelan perangkat lunak yang dapat dimengerti oleh banyak orang (Shalahuddin, 2013).</w:t>
      </w:r>
    </w:p>
    <w:p w:rsidR="00B772D7" w:rsidRPr="00440FC0" w:rsidRDefault="00B772D7" w:rsidP="00B772D7">
      <w:pPr>
        <w:ind w:firstLine="567"/>
        <w:jc w:val="both"/>
        <w:rPr>
          <w:rFonts w:ascii="Times New Roman" w:hAnsi="Times New Roman" w:cs="Times New Roman"/>
          <w:color w:val="000000" w:themeColor="text1"/>
          <w:sz w:val="24"/>
          <w:szCs w:val="24"/>
        </w:rPr>
      </w:pPr>
      <w:r w:rsidRPr="00440FC0">
        <w:rPr>
          <w:rFonts w:ascii="Times New Roman" w:hAnsi="Times New Roman" w:cs="Times New Roman"/>
          <w:color w:val="000000" w:themeColor="text1"/>
          <w:sz w:val="24"/>
          <w:szCs w:val="24"/>
          <w:lang w:val="en-ID"/>
        </w:rPr>
        <w:lastRenderedPageBreak/>
        <w:t>M</w:t>
      </w:r>
      <w:r w:rsidRPr="00440FC0">
        <w:rPr>
          <w:rFonts w:ascii="Times New Roman" w:hAnsi="Times New Roman" w:cs="Times New Roman"/>
          <w:color w:val="000000" w:themeColor="text1"/>
          <w:sz w:val="24"/>
          <w:szCs w:val="24"/>
        </w:rPr>
        <w:t>enurut Pratama (2014:48) mengemukakan bahwa UML (</w:t>
      </w:r>
      <w:r w:rsidRPr="00440FC0">
        <w:rPr>
          <w:rFonts w:ascii="Times New Roman" w:hAnsi="Times New Roman" w:cs="Times New Roman"/>
          <w:i/>
          <w:color w:val="000000" w:themeColor="text1"/>
          <w:sz w:val="24"/>
          <w:szCs w:val="24"/>
        </w:rPr>
        <w:t>Unified Modeling Language</w:t>
      </w:r>
      <w:r w:rsidRPr="00440FC0">
        <w:rPr>
          <w:rFonts w:ascii="Times New Roman" w:hAnsi="Times New Roman" w:cs="Times New Roman"/>
          <w:color w:val="000000" w:themeColor="text1"/>
          <w:sz w:val="24"/>
          <w:szCs w:val="24"/>
        </w:rPr>
        <w:t xml:space="preserve">) merupakan standarisasi internasional untuk notasi yang berbentuk grafik, yang menjelaskan tentang analisis dan design perangkat lunak yang dikembangkan dengan pemograman berorientasi objek. </w:t>
      </w:r>
    </w:p>
    <w:p w:rsidR="00B772D7" w:rsidRPr="00440FC0" w:rsidRDefault="00B772D7" w:rsidP="005231AD">
      <w:pPr>
        <w:ind w:firstLine="567"/>
        <w:jc w:val="both"/>
        <w:rPr>
          <w:rFonts w:ascii="Times New Roman" w:hAnsi="Times New Roman" w:cs="Times New Roman"/>
          <w:color w:val="000000" w:themeColor="text1"/>
          <w:sz w:val="24"/>
          <w:szCs w:val="24"/>
        </w:rPr>
      </w:pPr>
      <w:r w:rsidRPr="00440FC0">
        <w:rPr>
          <w:rFonts w:ascii="Times New Roman" w:hAnsi="Times New Roman" w:cs="Times New Roman"/>
          <w:color w:val="000000" w:themeColor="text1"/>
          <w:sz w:val="24"/>
          <w:szCs w:val="24"/>
        </w:rPr>
        <w:t>Dengan demikian UML (</w:t>
      </w:r>
      <w:r w:rsidRPr="00440FC0">
        <w:rPr>
          <w:rFonts w:ascii="Times New Roman" w:hAnsi="Times New Roman" w:cs="Times New Roman"/>
          <w:i/>
          <w:color w:val="000000" w:themeColor="text1"/>
          <w:sz w:val="24"/>
          <w:szCs w:val="24"/>
        </w:rPr>
        <w:t>Unified Modeling Language</w:t>
      </w:r>
      <w:r w:rsidRPr="00440FC0">
        <w:rPr>
          <w:rFonts w:ascii="Times New Roman" w:hAnsi="Times New Roman" w:cs="Times New Roman"/>
          <w:color w:val="000000" w:themeColor="text1"/>
          <w:sz w:val="24"/>
          <w:szCs w:val="24"/>
        </w:rPr>
        <w:t>)merupakan bahasa visual untuk pemodelan dan komunikasi mengenai sebuah sistem dengan menggunakan diagramdan teks-teks pendukung</w:t>
      </w:r>
    </w:p>
    <w:p w:rsidR="005231AD" w:rsidRPr="00440FC0" w:rsidRDefault="005231AD" w:rsidP="005231AD">
      <w:pPr>
        <w:ind w:firstLine="567"/>
        <w:jc w:val="both"/>
        <w:rPr>
          <w:rFonts w:ascii="Times New Roman" w:hAnsi="Times New Roman" w:cs="Times New Roman"/>
          <w:color w:val="000000" w:themeColor="text1"/>
          <w:sz w:val="24"/>
          <w:szCs w:val="24"/>
        </w:rPr>
      </w:pPr>
    </w:p>
    <w:p w:rsidR="00B772D7" w:rsidRPr="00440FC0" w:rsidRDefault="00B772D7" w:rsidP="00B772D7">
      <w:pPr>
        <w:pStyle w:val="Heading3"/>
        <w:ind w:left="567" w:hanging="567"/>
      </w:pPr>
      <w:bookmarkStart w:id="20" w:name="_Toc503881702"/>
      <w:bookmarkStart w:id="21" w:name="_Toc23855664"/>
      <w:r w:rsidRPr="00440FC0">
        <w:rPr>
          <w:lang w:val="en-ID"/>
        </w:rPr>
        <w:t>2.1.</w:t>
      </w:r>
      <w:proofErr w:type="gramStart"/>
      <w:r w:rsidRPr="00440FC0">
        <w:rPr>
          <w:lang w:val="en-ID"/>
        </w:rPr>
        <w:t>13.</w:t>
      </w:r>
      <w:r w:rsidRPr="00440FC0">
        <w:t>Diagram</w:t>
      </w:r>
      <w:proofErr w:type="gramEnd"/>
      <w:r w:rsidRPr="00440FC0">
        <w:t xml:space="preserve"> UML</w:t>
      </w:r>
      <w:bookmarkEnd w:id="20"/>
      <w:bookmarkEnd w:id="21"/>
    </w:p>
    <w:p w:rsidR="00B772D7" w:rsidRPr="00440FC0" w:rsidRDefault="00B772D7" w:rsidP="00B772D7">
      <w:pPr>
        <w:pStyle w:val="Heading4"/>
        <w:ind w:left="567" w:hanging="567"/>
      </w:pPr>
      <w:r w:rsidRPr="00440FC0">
        <w:rPr>
          <w:lang w:val="en-ID"/>
        </w:rPr>
        <w:t xml:space="preserve">2.1.13.1. </w:t>
      </w:r>
      <w:r w:rsidRPr="00440FC0">
        <w:rPr>
          <w:i/>
        </w:rPr>
        <w:t>Use Case Diagram</w:t>
      </w:r>
    </w:p>
    <w:p w:rsidR="00B772D7" w:rsidRPr="00440FC0" w:rsidRDefault="00B772D7" w:rsidP="00B772D7">
      <w:pPr>
        <w:ind w:firstLine="567"/>
        <w:jc w:val="both"/>
        <w:rPr>
          <w:rFonts w:ascii="Times New Roman" w:hAnsi="Times New Roman" w:cs="Times New Roman"/>
          <w:color w:val="000000" w:themeColor="text1"/>
          <w:sz w:val="24"/>
          <w:szCs w:val="24"/>
        </w:rPr>
      </w:pPr>
      <w:r w:rsidRPr="00440FC0">
        <w:rPr>
          <w:rFonts w:ascii="Times New Roman" w:hAnsi="Times New Roman" w:cs="Times New Roman"/>
          <w:i/>
          <w:color w:val="000000" w:themeColor="text1"/>
          <w:sz w:val="24"/>
          <w:szCs w:val="24"/>
        </w:rPr>
        <w:t xml:space="preserve">Use Case </w:t>
      </w:r>
      <w:r w:rsidRPr="00440FC0">
        <w:rPr>
          <w:rFonts w:ascii="Times New Roman" w:hAnsi="Times New Roman" w:cs="Times New Roman"/>
          <w:color w:val="000000" w:themeColor="text1"/>
          <w:sz w:val="24"/>
          <w:szCs w:val="24"/>
        </w:rPr>
        <w:t>diagram merupakan pemodelan untuk kelakuan (</w:t>
      </w:r>
      <w:r w:rsidRPr="00440FC0">
        <w:rPr>
          <w:rFonts w:ascii="Times New Roman" w:hAnsi="Times New Roman" w:cs="Times New Roman"/>
          <w:i/>
          <w:color w:val="000000" w:themeColor="text1"/>
          <w:sz w:val="24"/>
          <w:szCs w:val="24"/>
        </w:rPr>
        <w:t>behavior</w:t>
      </w:r>
      <w:r w:rsidRPr="00440FC0">
        <w:rPr>
          <w:rFonts w:ascii="Times New Roman" w:hAnsi="Times New Roman" w:cs="Times New Roman"/>
          <w:color w:val="000000" w:themeColor="text1"/>
          <w:sz w:val="24"/>
          <w:szCs w:val="24"/>
        </w:rPr>
        <w:t xml:space="preserve">) sistem yang akan dibuat. </w:t>
      </w:r>
      <w:r w:rsidRPr="00440FC0">
        <w:rPr>
          <w:rFonts w:ascii="Times New Roman" w:hAnsi="Times New Roman" w:cs="Times New Roman"/>
          <w:i/>
          <w:color w:val="000000" w:themeColor="text1"/>
          <w:sz w:val="24"/>
          <w:szCs w:val="24"/>
        </w:rPr>
        <w:t xml:space="preserve">Use Case </w:t>
      </w:r>
      <w:r w:rsidRPr="00440FC0">
        <w:rPr>
          <w:rFonts w:ascii="Times New Roman" w:hAnsi="Times New Roman" w:cs="Times New Roman"/>
          <w:color w:val="000000" w:themeColor="text1"/>
          <w:sz w:val="24"/>
          <w:szCs w:val="24"/>
        </w:rPr>
        <w:t xml:space="preserve">diagram mendiskripsikan sebuah interaksi antara satu atau lebih aktor dengan sistem yang akan dibuat. Secara kasar, </w:t>
      </w:r>
      <w:r w:rsidRPr="00440FC0">
        <w:rPr>
          <w:rFonts w:ascii="Times New Roman" w:hAnsi="Times New Roman" w:cs="Times New Roman"/>
          <w:i/>
          <w:color w:val="000000" w:themeColor="text1"/>
          <w:sz w:val="24"/>
          <w:szCs w:val="24"/>
        </w:rPr>
        <w:t xml:space="preserve">Use Case </w:t>
      </w:r>
      <w:r w:rsidRPr="00440FC0">
        <w:rPr>
          <w:rFonts w:ascii="Times New Roman" w:hAnsi="Times New Roman" w:cs="Times New Roman"/>
          <w:color w:val="000000" w:themeColor="text1"/>
          <w:sz w:val="24"/>
          <w:szCs w:val="24"/>
        </w:rPr>
        <w:t xml:space="preserve">di gunakan untuk mengetahui fungsi apa saja yang ada di dalam sebuah sistem dan siapa saja yang berhak menggunakan fungsi-fungsi tersebut. Syarat penamaan pada </w:t>
      </w:r>
      <w:r w:rsidRPr="00440FC0">
        <w:rPr>
          <w:rFonts w:ascii="Times New Roman" w:hAnsi="Times New Roman" w:cs="Times New Roman"/>
          <w:i/>
          <w:color w:val="000000" w:themeColor="text1"/>
          <w:sz w:val="24"/>
          <w:szCs w:val="24"/>
        </w:rPr>
        <w:t xml:space="preserve">Use Case </w:t>
      </w:r>
      <w:r w:rsidRPr="00440FC0">
        <w:rPr>
          <w:rFonts w:ascii="Times New Roman" w:hAnsi="Times New Roman" w:cs="Times New Roman"/>
          <w:color w:val="000000" w:themeColor="text1"/>
          <w:sz w:val="24"/>
          <w:szCs w:val="24"/>
        </w:rPr>
        <w:t xml:space="preserve">diagram adalah nama didefinisikan sesimpel mungkin dan dapat dipahami.  </w:t>
      </w:r>
    </w:p>
    <w:p w:rsidR="00B772D7" w:rsidRPr="00440FC0" w:rsidRDefault="00B772D7" w:rsidP="00B772D7">
      <w:pPr>
        <w:ind w:firstLine="142"/>
        <w:jc w:val="both"/>
        <w:rPr>
          <w:rFonts w:ascii="Times New Roman" w:hAnsi="Times New Roman" w:cs="Times New Roman"/>
          <w:color w:val="000000" w:themeColor="text1"/>
          <w:sz w:val="24"/>
          <w:szCs w:val="24"/>
        </w:rPr>
      </w:pPr>
      <w:r w:rsidRPr="00440FC0">
        <w:rPr>
          <w:rFonts w:ascii="Times New Roman" w:hAnsi="Times New Roman" w:cs="Times New Roman"/>
          <w:color w:val="000000" w:themeColor="text1"/>
          <w:sz w:val="24"/>
          <w:szCs w:val="24"/>
        </w:rPr>
        <w:t xml:space="preserve">Ada dua hal utama pada </w:t>
      </w:r>
      <w:r w:rsidRPr="00440FC0">
        <w:rPr>
          <w:rFonts w:ascii="Times New Roman" w:hAnsi="Times New Roman" w:cs="Times New Roman"/>
          <w:i/>
          <w:color w:val="000000" w:themeColor="text1"/>
          <w:sz w:val="24"/>
          <w:szCs w:val="24"/>
        </w:rPr>
        <w:t xml:space="preserve">Use Case </w:t>
      </w:r>
      <w:r w:rsidRPr="00440FC0">
        <w:rPr>
          <w:rFonts w:ascii="Times New Roman" w:hAnsi="Times New Roman" w:cs="Times New Roman"/>
          <w:color w:val="000000" w:themeColor="text1"/>
          <w:sz w:val="24"/>
          <w:szCs w:val="24"/>
        </w:rPr>
        <w:t xml:space="preserve">diagram yaitu pendefinisian apa yang disebut aktor dan </w:t>
      </w:r>
      <w:r w:rsidRPr="00440FC0">
        <w:rPr>
          <w:rFonts w:ascii="Times New Roman" w:hAnsi="Times New Roman" w:cs="Times New Roman"/>
          <w:i/>
          <w:color w:val="000000" w:themeColor="text1"/>
          <w:sz w:val="24"/>
          <w:szCs w:val="24"/>
        </w:rPr>
        <w:t xml:space="preserve">Use Case </w:t>
      </w:r>
      <w:r w:rsidRPr="00440FC0">
        <w:rPr>
          <w:rFonts w:ascii="Times New Roman" w:hAnsi="Times New Roman" w:cs="Times New Roman"/>
          <w:color w:val="000000" w:themeColor="text1"/>
          <w:sz w:val="24"/>
          <w:szCs w:val="24"/>
        </w:rPr>
        <w:t>(Shalahuddin, 2013).</w:t>
      </w:r>
    </w:p>
    <w:p w:rsidR="00B772D7" w:rsidRPr="00440FC0" w:rsidRDefault="00B772D7" w:rsidP="00B772D7">
      <w:pPr>
        <w:pStyle w:val="ListParagraph"/>
        <w:numPr>
          <w:ilvl w:val="0"/>
          <w:numId w:val="2"/>
        </w:numPr>
        <w:ind w:left="567" w:hanging="567"/>
        <w:jc w:val="both"/>
        <w:rPr>
          <w:color w:val="000000" w:themeColor="text1"/>
          <w:sz w:val="24"/>
          <w:szCs w:val="24"/>
        </w:rPr>
      </w:pPr>
      <w:r w:rsidRPr="00440FC0">
        <w:rPr>
          <w:color w:val="000000" w:themeColor="text1"/>
          <w:sz w:val="24"/>
          <w:szCs w:val="24"/>
        </w:rPr>
        <w:t>Aktor merupakan orang, proses, atau sistem lain yang berinteraksi dengan sistem yang akan dibuat diluar sistem yang akan dibuat itu sendiri, jadi walaupun simbol dari aktor adalah gambar orang, tetapi aktor belum tentu merupakan orang.</w:t>
      </w:r>
    </w:p>
    <w:p w:rsidR="00B772D7" w:rsidRPr="00440FC0" w:rsidRDefault="00B772D7" w:rsidP="00B772D7">
      <w:pPr>
        <w:pStyle w:val="ListParagraph"/>
        <w:numPr>
          <w:ilvl w:val="0"/>
          <w:numId w:val="2"/>
        </w:numPr>
        <w:ind w:left="567" w:hanging="567"/>
        <w:jc w:val="both"/>
        <w:rPr>
          <w:color w:val="000000" w:themeColor="text1"/>
          <w:sz w:val="24"/>
          <w:szCs w:val="24"/>
        </w:rPr>
      </w:pPr>
      <w:r w:rsidRPr="00440FC0">
        <w:rPr>
          <w:i/>
          <w:color w:val="000000" w:themeColor="text1"/>
          <w:sz w:val="24"/>
          <w:szCs w:val="24"/>
        </w:rPr>
        <w:t xml:space="preserve">Use Case </w:t>
      </w:r>
      <w:r w:rsidRPr="00440FC0">
        <w:rPr>
          <w:color w:val="000000" w:themeColor="text1"/>
          <w:sz w:val="24"/>
          <w:szCs w:val="24"/>
        </w:rPr>
        <w:t>merupakan fungsionalitas yang disediakan sistem sebagai unit-unit yang saling bertukar pesan antar unit atau actor.</w:t>
      </w:r>
    </w:p>
    <w:p w:rsidR="00B772D7" w:rsidRPr="00440FC0" w:rsidRDefault="00B772D7" w:rsidP="00B772D7">
      <w:pPr>
        <w:ind w:firstLine="567"/>
        <w:jc w:val="both"/>
        <w:rPr>
          <w:rFonts w:ascii="Times New Roman" w:hAnsi="Times New Roman" w:cs="Times New Roman"/>
          <w:color w:val="000000" w:themeColor="text1"/>
          <w:sz w:val="24"/>
          <w:szCs w:val="24"/>
        </w:rPr>
      </w:pPr>
      <w:r w:rsidRPr="00440FC0">
        <w:rPr>
          <w:rFonts w:ascii="Times New Roman" w:hAnsi="Times New Roman" w:cs="Times New Roman"/>
          <w:color w:val="000000" w:themeColor="text1"/>
          <w:sz w:val="24"/>
          <w:szCs w:val="24"/>
        </w:rPr>
        <w:t xml:space="preserve">Berikut adalah simbol-simbol yang ada pada diagram </w:t>
      </w:r>
      <w:r w:rsidRPr="00440FC0">
        <w:rPr>
          <w:rFonts w:ascii="Times New Roman" w:hAnsi="Times New Roman" w:cs="Times New Roman"/>
          <w:i/>
          <w:color w:val="000000" w:themeColor="text1"/>
          <w:sz w:val="24"/>
          <w:szCs w:val="24"/>
        </w:rPr>
        <w:t xml:space="preserve">Use Case </w:t>
      </w:r>
      <w:r w:rsidRPr="00440FC0">
        <w:rPr>
          <w:rFonts w:ascii="Times New Roman" w:hAnsi="Times New Roman" w:cs="Times New Roman"/>
          <w:color w:val="000000" w:themeColor="text1"/>
          <w:sz w:val="24"/>
          <w:szCs w:val="24"/>
        </w:rPr>
        <w:t>:</w:t>
      </w:r>
    </w:p>
    <w:p w:rsidR="00B772D7" w:rsidRPr="00440FC0" w:rsidRDefault="00B772D7" w:rsidP="00B772D7">
      <w:pPr>
        <w:pStyle w:val="Caption"/>
        <w:jc w:val="center"/>
        <w:rPr>
          <w:b/>
          <w:i w:val="0"/>
          <w:color w:val="auto"/>
          <w:sz w:val="24"/>
          <w:szCs w:val="24"/>
        </w:rPr>
      </w:pPr>
      <w:bookmarkStart w:id="22" w:name="_Toc503881577"/>
      <w:bookmarkStart w:id="23" w:name="_Toc503881579"/>
      <w:r w:rsidRPr="00440FC0">
        <w:rPr>
          <w:b/>
          <w:i w:val="0"/>
          <w:color w:val="auto"/>
          <w:sz w:val="24"/>
          <w:szCs w:val="24"/>
        </w:rPr>
        <w:t xml:space="preserve">Tabel 2. </w:t>
      </w:r>
      <w:r w:rsidRPr="00440FC0">
        <w:rPr>
          <w:b/>
          <w:i w:val="0"/>
          <w:color w:val="auto"/>
          <w:sz w:val="24"/>
          <w:szCs w:val="24"/>
        </w:rPr>
        <w:fldChar w:fldCharType="begin"/>
      </w:r>
      <w:r w:rsidRPr="00440FC0">
        <w:rPr>
          <w:b/>
          <w:i w:val="0"/>
          <w:color w:val="auto"/>
          <w:sz w:val="24"/>
          <w:szCs w:val="24"/>
        </w:rPr>
        <w:instrText xml:space="preserve"> SEQ Tabel_2. \* ARABIC </w:instrText>
      </w:r>
      <w:r w:rsidRPr="00440FC0">
        <w:rPr>
          <w:b/>
          <w:i w:val="0"/>
          <w:color w:val="auto"/>
          <w:sz w:val="24"/>
          <w:szCs w:val="24"/>
        </w:rPr>
        <w:fldChar w:fldCharType="separate"/>
      </w:r>
      <w:r w:rsidRPr="00440FC0">
        <w:rPr>
          <w:b/>
          <w:i w:val="0"/>
          <w:noProof/>
          <w:color w:val="auto"/>
          <w:sz w:val="24"/>
          <w:szCs w:val="24"/>
        </w:rPr>
        <w:t>1</w:t>
      </w:r>
      <w:r w:rsidRPr="00440FC0">
        <w:rPr>
          <w:b/>
          <w:i w:val="0"/>
          <w:color w:val="auto"/>
          <w:sz w:val="24"/>
          <w:szCs w:val="24"/>
        </w:rPr>
        <w:fldChar w:fldCharType="end"/>
      </w:r>
      <w:r w:rsidRPr="00440FC0">
        <w:rPr>
          <w:b/>
          <w:i w:val="0"/>
          <w:color w:val="auto"/>
          <w:sz w:val="24"/>
          <w:szCs w:val="24"/>
        </w:rPr>
        <w:t xml:space="preserve">  </w:t>
      </w:r>
      <w:r w:rsidRPr="00440FC0">
        <w:rPr>
          <w:b/>
          <w:i w:val="0"/>
          <w:noProof/>
          <w:color w:val="auto"/>
          <w:sz w:val="24"/>
          <w:szCs w:val="24"/>
        </w:rPr>
        <w:t xml:space="preserve">Simbol </w:t>
      </w:r>
      <w:r w:rsidRPr="00440FC0">
        <w:rPr>
          <w:b/>
          <w:noProof/>
          <w:color w:val="auto"/>
          <w:sz w:val="24"/>
          <w:szCs w:val="24"/>
        </w:rPr>
        <w:t xml:space="preserve">Use Case </w:t>
      </w:r>
      <w:r w:rsidRPr="00440FC0">
        <w:rPr>
          <w:b/>
          <w:i w:val="0"/>
          <w:noProof/>
          <w:color w:val="auto"/>
          <w:sz w:val="24"/>
          <w:szCs w:val="24"/>
        </w:rPr>
        <w:t xml:space="preserve"> Diagram</w:t>
      </w:r>
      <w:bookmarkEnd w:id="22"/>
      <w:bookmarkEnd w:id="23"/>
    </w:p>
    <w:tbl>
      <w:tblPr>
        <w:tblW w:w="7229"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08"/>
        <w:gridCol w:w="1526"/>
        <w:gridCol w:w="1677"/>
        <w:gridCol w:w="3418"/>
      </w:tblGrid>
      <w:tr w:rsidR="00B772D7" w:rsidRPr="00440FC0" w:rsidTr="00E23E87">
        <w:trPr>
          <w:trHeight w:val="452"/>
        </w:trPr>
        <w:tc>
          <w:tcPr>
            <w:tcW w:w="608" w:type="dxa"/>
          </w:tcPr>
          <w:p w:rsidR="00B772D7" w:rsidRPr="00440FC0" w:rsidRDefault="00B772D7" w:rsidP="00E23E87">
            <w:pPr>
              <w:pStyle w:val="TableParagraph"/>
              <w:spacing w:line="360" w:lineRule="auto"/>
              <w:ind w:left="160"/>
              <w:rPr>
                <w:color w:val="000000" w:themeColor="text1"/>
                <w:sz w:val="24"/>
              </w:rPr>
            </w:pPr>
            <w:r w:rsidRPr="00440FC0">
              <w:rPr>
                <w:color w:val="000000" w:themeColor="text1"/>
                <w:sz w:val="24"/>
              </w:rPr>
              <w:t>NO</w:t>
            </w:r>
          </w:p>
        </w:tc>
        <w:tc>
          <w:tcPr>
            <w:tcW w:w="1526" w:type="dxa"/>
          </w:tcPr>
          <w:p w:rsidR="00B772D7" w:rsidRPr="00440FC0" w:rsidRDefault="00B772D7" w:rsidP="00E23E87">
            <w:pPr>
              <w:pStyle w:val="TableParagraph"/>
              <w:spacing w:line="360" w:lineRule="auto"/>
              <w:ind w:left="88"/>
              <w:jc w:val="center"/>
              <w:rPr>
                <w:color w:val="000000" w:themeColor="text1"/>
                <w:sz w:val="24"/>
              </w:rPr>
            </w:pPr>
            <w:r w:rsidRPr="00440FC0">
              <w:rPr>
                <w:color w:val="000000" w:themeColor="text1"/>
                <w:sz w:val="24"/>
              </w:rPr>
              <w:t>SIMBOL</w:t>
            </w:r>
          </w:p>
        </w:tc>
        <w:tc>
          <w:tcPr>
            <w:tcW w:w="1677" w:type="dxa"/>
          </w:tcPr>
          <w:p w:rsidR="00B772D7" w:rsidRPr="00440FC0" w:rsidRDefault="00B772D7" w:rsidP="00E23E87">
            <w:pPr>
              <w:pStyle w:val="TableParagraph"/>
              <w:spacing w:line="360" w:lineRule="auto"/>
              <w:ind w:left="412"/>
              <w:rPr>
                <w:color w:val="000000" w:themeColor="text1"/>
                <w:sz w:val="24"/>
              </w:rPr>
            </w:pPr>
            <w:r w:rsidRPr="00440FC0">
              <w:rPr>
                <w:color w:val="000000" w:themeColor="text1"/>
                <w:sz w:val="24"/>
              </w:rPr>
              <w:t>NAMA</w:t>
            </w:r>
          </w:p>
        </w:tc>
        <w:tc>
          <w:tcPr>
            <w:tcW w:w="3418" w:type="dxa"/>
          </w:tcPr>
          <w:p w:rsidR="00B772D7" w:rsidRPr="00440FC0" w:rsidRDefault="00B772D7" w:rsidP="00E23E87">
            <w:pPr>
              <w:pStyle w:val="TableParagraph"/>
              <w:spacing w:line="360" w:lineRule="auto"/>
              <w:ind w:left="940"/>
              <w:rPr>
                <w:color w:val="000000" w:themeColor="text1"/>
                <w:sz w:val="24"/>
              </w:rPr>
            </w:pPr>
            <w:r w:rsidRPr="00440FC0">
              <w:rPr>
                <w:color w:val="000000" w:themeColor="text1"/>
                <w:sz w:val="24"/>
              </w:rPr>
              <w:t>KETERANGAN</w:t>
            </w:r>
          </w:p>
        </w:tc>
      </w:tr>
      <w:tr w:rsidR="00B772D7" w:rsidRPr="00440FC0" w:rsidTr="00E23E87">
        <w:trPr>
          <w:trHeight w:val="2720"/>
        </w:trPr>
        <w:tc>
          <w:tcPr>
            <w:tcW w:w="608" w:type="dxa"/>
          </w:tcPr>
          <w:p w:rsidR="00B772D7" w:rsidRPr="00440FC0" w:rsidRDefault="00B772D7" w:rsidP="00E23E87">
            <w:pPr>
              <w:pStyle w:val="TableParagraph"/>
              <w:spacing w:before="6" w:line="360" w:lineRule="auto"/>
              <w:rPr>
                <w:b/>
                <w:color w:val="000000" w:themeColor="text1"/>
                <w:sz w:val="35"/>
              </w:rPr>
            </w:pPr>
          </w:p>
          <w:p w:rsidR="00B772D7" w:rsidRPr="00440FC0" w:rsidRDefault="00B772D7" w:rsidP="00E23E87">
            <w:pPr>
              <w:pStyle w:val="TableParagraph"/>
              <w:spacing w:before="1" w:line="360" w:lineRule="auto"/>
              <w:ind w:left="134"/>
              <w:rPr>
                <w:color w:val="000000" w:themeColor="text1"/>
                <w:sz w:val="24"/>
              </w:rPr>
            </w:pPr>
            <w:r w:rsidRPr="00440FC0">
              <w:rPr>
                <w:color w:val="000000" w:themeColor="text1"/>
                <w:sz w:val="24"/>
              </w:rPr>
              <w:t>1.</w:t>
            </w:r>
          </w:p>
        </w:tc>
        <w:tc>
          <w:tcPr>
            <w:tcW w:w="1526" w:type="dxa"/>
          </w:tcPr>
          <w:p w:rsidR="00B772D7" w:rsidRPr="00440FC0" w:rsidRDefault="00B772D7" w:rsidP="00E23E87">
            <w:pPr>
              <w:pStyle w:val="TableParagraph"/>
              <w:spacing w:line="360" w:lineRule="auto"/>
              <w:rPr>
                <w:b/>
                <w:color w:val="000000" w:themeColor="text1"/>
                <w:sz w:val="20"/>
              </w:rPr>
            </w:pPr>
          </w:p>
          <w:p w:rsidR="00B772D7" w:rsidRPr="00440FC0" w:rsidRDefault="00B772D7" w:rsidP="00E23E87">
            <w:pPr>
              <w:pStyle w:val="TableParagraph"/>
              <w:spacing w:line="360" w:lineRule="auto"/>
              <w:rPr>
                <w:b/>
                <w:color w:val="000000" w:themeColor="text1"/>
                <w:sz w:val="20"/>
              </w:rPr>
            </w:pPr>
          </w:p>
          <w:p w:rsidR="00B772D7" w:rsidRPr="00440FC0" w:rsidRDefault="00B772D7" w:rsidP="00E23E87">
            <w:pPr>
              <w:pStyle w:val="TableParagraph"/>
              <w:spacing w:line="360" w:lineRule="auto"/>
              <w:rPr>
                <w:b/>
                <w:color w:val="000000" w:themeColor="text1"/>
                <w:sz w:val="20"/>
              </w:rPr>
            </w:pPr>
          </w:p>
          <w:p w:rsidR="00B772D7" w:rsidRPr="00440FC0" w:rsidRDefault="00B772D7" w:rsidP="00E23E87">
            <w:pPr>
              <w:pStyle w:val="TableParagraph"/>
              <w:spacing w:line="360" w:lineRule="auto"/>
              <w:ind w:left="234"/>
              <w:rPr>
                <w:color w:val="000000" w:themeColor="text1"/>
                <w:sz w:val="20"/>
              </w:rPr>
            </w:pPr>
            <w:r w:rsidRPr="00440FC0">
              <w:rPr>
                <w:noProof/>
                <w:color w:val="000000" w:themeColor="text1"/>
                <w:sz w:val="20"/>
                <w:lang w:val="id-ID" w:eastAsia="id-ID"/>
              </w:rPr>
              <mc:AlternateContent>
                <mc:Choice Requires="wpg">
                  <w:drawing>
                    <wp:inline distT="0" distB="0" distL="0" distR="0" wp14:anchorId="21645AA2" wp14:editId="21F5C97A">
                      <wp:extent cx="609600" cy="260985"/>
                      <wp:effectExtent l="14605" t="13335" r="13970" b="1905"/>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9600" cy="260985"/>
                                <a:chOff x="0" y="0"/>
                                <a:chExt cx="960" cy="411"/>
                              </a:xfrm>
                            </wpg:grpSpPr>
                            <wps:wsp>
                              <wps:cNvPr id="14" name="Freeform 15"/>
                              <wps:cNvSpPr>
                                <a:spLocks/>
                              </wps:cNvSpPr>
                              <wps:spPr bwMode="auto">
                                <a:xfrm>
                                  <a:off x="9" y="9"/>
                                  <a:ext cx="941" cy="392"/>
                                </a:xfrm>
                                <a:custGeom>
                                  <a:avLst/>
                                  <a:gdLst>
                                    <a:gd name="T0" fmla="+- 0 10 10"/>
                                    <a:gd name="T1" fmla="*/ T0 w 941"/>
                                    <a:gd name="T2" fmla="+- 0 205 10"/>
                                    <a:gd name="T3" fmla="*/ 205 h 392"/>
                                    <a:gd name="T4" fmla="+- 0 57 10"/>
                                    <a:gd name="T5" fmla="*/ T4 w 941"/>
                                    <a:gd name="T6" fmla="+- 0 119 10"/>
                                    <a:gd name="T7" fmla="*/ 119 h 392"/>
                                    <a:gd name="T8" fmla="+- 0 113 10"/>
                                    <a:gd name="T9" fmla="*/ T8 w 941"/>
                                    <a:gd name="T10" fmla="+- 0 83 10"/>
                                    <a:gd name="T11" fmla="*/ 83 h 392"/>
                                    <a:gd name="T12" fmla="+- 0 186 10"/>
                                    <a:gd name="T13" fmla="*/ T12 w 941"/>
                                    <a:gd name="T14" fmla="+- 0 53 10"/>
                                    <a:gd name="T15" fmla="*/ 53 h 392"/>
                                    <a:gd name="T16" fmla="+- 0 273 10"/>
                                    <a:gd name="T17" fmla="*/ T16 w 941"/>
                                    <a:gd name="T18" fmla="+- 0 29 10"/>
                                    <a:gd name="T19" fmla="*/ 29 h 392"/>
                                    <a:gd name="T20" fmla="+- 0 372 10"/>
                                    <a:gd name="T21" fmla="*/ T20 w 941"/>
                                    <a:gd name="T22" fmla="+- 0 15 10"/>
                                    <a:gd name="T23" fmla="*/ 15 h 392"/>
                                    <a:gd name="T24" fmla="+- 0 480 10"/>
                                    <a:gd name="T25" fmla="*/ T24 w 941"/>
                                    <a:gd name="T26" fmla="+- 0 10 10"/>
                                    <a:gd name="T27" fmla="*/ 10 h 392"/>
                                    <a:gd name="T28" fmla="+- 0 588 10"/>
                                    <a:gd name="T29" fmla="*/ T28 w 941"/>
                                    <a:gd name="T30" fmla="+- 0 15 10"/>
                                    <a:gd name="T31" fmla="*/ 15 h 392"/>
                                    <a:gd name="T32" fmla="+- 0 687 10"/>
                                    <a:gd name="T33" fmla="*/ T32 w 941"/>
                                    <a:gd name="T34" fmla="+- 0 29 10"/>
                                    <a:gd name="T35" fmla="*/ 29 h 392"/>
                                    <a:gd name="T36" fmla="+- 0 774 10"/>
                                    <a:gd name="T37" fmla="*/ T36 w 941"/>
                                    <a:gd name="T38" fmla="+- 0 53 10"/>
                                    <a:gd name="T39" fmla="*/ 53 h 392"/>
                                    <a:gd name="T40" fmla="+- 0 847 10"/>
                                    <a:gd name="T41" fmla="*/ T40 w 941"/>
                                    <a:gd name="T42" fmla="+- 0 83 10"/>
                                    <a:gd name="T43" fmla="*/ 83 h 392"/>
                                    <a:gd name="T44" fmla="+- 0 903 10"/>
                                    <a:gd name="T45" fmla="*/ T44 w 941"/>
                                    <a:gd name="T46" fmla="+- 0 119 10"/>
                                    <a:gd name="T47" fmla="*/ 119 h 392"/>
                                    <a:gd name="T48" fmla="+- 0 950 10"/>
                                    <a:gd name="T49" fmla="*/ T48 w 941"/>
                                    <a:gd name="T50" fmla="+- 0 205 10"/>
                                    <a:gd name="T51" fmla="*/ 205 h 392"/>
                                    <a:gd name="T52" fmla="+- 0 938 10"/>
                                    <a:gd name="T53" fmla="*/ T52 w 941"/>
                                    <a:gd name="T54" fmla="+- 0 250 10"/>
                                    <a:gd name="T55" fmla="*/ 250 h 392"/>
                                    <a:gd name="T56" fmla="+- 0 847 10"/>
                                    <a:gd name="T57" fmla="*/ T56 w 941"/>
                                    <a:gd name="T58" fmla="+- 0 328 10"/>
                                    <a:gd name="T59" fmla="*/ 328 h 392"/>
                                    <a:gd name="T60" fmla="+- 0 774 10"/>
                                    <a:gd name="T61" fmla="*/ T60 w 941"/>
                                    <a:gd name="T62" fmla="+- 0 358 10"/>
                                    <a:gd name="T63" fmla="*/ 358 h 392"/>
                                    <a:gd name="T64" fmla="+- 0 687 10"/>
                                    <a:gd name="T65" fmla="*/ T64 w 941"/>
                                    <a:gd name="T66" fmla="+- 0 381 10"/>
                                    <a:gd name="T67" fmla="*/ 381 h 392"/>
                                    <a:gd name="T68" fmla="+- 0 588 10"/>
                                    <a:gd name="T69" fmla="*/ T68 w 941"/>
                                    <a:gd name="T70" fmla="+- 0 396 10"/>
                                    <a:gd name="T71" fmla="*/ 396 h 392"/>
                                    <a:gd name="T72" fmla="+- 0 480 10"/>
                                    <a:gd name="T73" fmla="*/ T72 w 941"/>
                                    <a:gd name="T74" fmla="+- 0 401 10"/>
                                    <a:gd name="T75" fmla="*/ 401 h 392"/>
                                    <a:gd name="T76" fmla="+- 0 372 10"/>
                                    <a:gd name="T77" fmla="*/ T76 w 941"/>
                                    <a:gd name="T78" fmla="+- 0 396 10"/>
                                    <a:gd name="T79" fmla="*/ 396 h 392"/>
                                    <a:gd name="T80" fmla="+- 0 273 10"/>
                                    <a:gd name="T81" fmla="*/ T80 w 941"/>
                                    <a:gd name="T82" fmla="+- 0 381 10"/>
                                    <a:gd name="T83" fmla="*/ 381 h 392"/>
                                    <a:gd name="T84" fmla="+- 0 186 10"/>
                                    <a:gd name="T85" fmla="*/ T84 w 941"/>
                                    <a:gd name="T86" fmla="+- 0 358 10"/>
                                    <a:gd name="T87" fmla="*/ 358 h 392"/>
                                    <a:gd name="T88" fmla="+- 0 113 10"/>
                                    <a:gd name="T89" fmla="*/ T88 w 941"/>
                                    <a:gd name="T90" fmla="+- 0 328 10"/>
                                    <a:gd name="T91" fmla="*/ 328 h 392"/>
                                    <a:gd name="T92" fmla="+- 0 57 10"/>
                                    <a:gd name="T93" fmla="*/ T92 w 941"/>
                                    <a:gd name="T94" fmla="+- 0 291 10"/>
                                    <a:gd name="T95" fmla="*/ 291 h 392"/>
                                    <a:gd name="T96" fmla="+- 0 10 10"/>
                                    <a:gd name="T97" fmla="*/ T96 w 941"/>
                                    <a:gd name="T98" fmla="+- 0 205 10"/>
                                    <a:gd name="T99" fmla="*/ 205 h 3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941" h="392">
                                      <a:moveTo>
                                        <a:pt x="0" y="195"/>
                                      </a:moveTo>
                                      <a:lnTo>
                                        <a:pt x="47" y="109"/>
                                      </a:lnTo>
                                      <a:lnTo>
                                        <a:pt x="103" y="73"/>
                                      </a:lnTo>
                                      <a:lnTo>
                                        <a:pt x="176" y="43"/>
                                      </a:lnTo>
                                      <a:lnTo>
                                        <a:pt x="263" y="19"/>
                                      </a:lnTo>
                                      <a:lnTo>
                                        <a:pt x="362" y="5"/>
                                      </a:lnTo>
                                      <a:lnTo>
                                        <a:pt x="470" y="0"/>
                                      </a:lnTo>
                                      <a:lnTo>
                                        <a:pt x="578" y="5"/>
                                      </a:lnTo>
                                      <a:lnTo>
                                        <a:pt x="677" y="19"/>
                                      </a:lnTo>
                                      <a:lnTo>
                                        <a:pt x="764" y="43"/>
                                      </a:lnTo>
                                      <a:lnTo>
                                        <a:pt x="837" y="73"/>
                                      </a:lnTo>
                                      <a:lnTo>
                                        <a:pt x="893" y="109"/>
                                      </a:lnTo>
                                      <a:lnTo>
                                        <a:pt x="940" y="195"/>
                                      </a:lnTo>
                                      <a:lnTo>
                                        <a:pt x="928" y="240"/>
                                      </a:lnTo>
                                      <a:lnTo>
                                        <a:pt x="837" y="318"/>
                                      </a:lnTo>
                                      <a:lnTo>
                                        <a:pt x="764" y="348"/>
                                      </a:lnTo>
                                      <a:lnTo>
                                        <a:pt x="677" y="371"/>
                                      </a:lnTo>
                                      <a:lnTo>
                                        <a:pt x="578" y="386"/>
                                      </a:lnTo>
                                      <a:lnTo>
                                        <a:pt x="470" y="391"/>
                                      </a:lnTo>
                                      <a:lnTo>
                                        <a:pt x="362" y="386"/>
                                      </a:lnTo>
                                      <a:lnTo>
                                        <a:pt x="263" y="371"/>
                                      </a:lnTo>
                                      <a:lnTo>
                                        <a:pt x="176" y="348"/>
                                      </a:lnTo>
                                      <a:lnTo>
                                        <a:pt x="103" y="318"/>
                                      </a:lnTo>
                                      <a:lnTo>
                                        <a:pt x="47" y="281"/>
                                      </a:lnTo>
                                      <a:lnTo>
                                        <a:pt x="0" y="195"/>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E39E75D" id="Group 13" o:spid="_x0000_s1026" style="width:48pt;height:20.55pt;mso-position-horizontal-relative:char;mso-position-vertical-relative:line" coordsize="960,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">
                      <v:shape id="Freeform 15" o:spid="_x0000_s1027" style="position:absolute;left:9;top:9;width:941;height:392;visibility:visible;mso-wrap-style:square;v-text-anchor:top" coordsize="941,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" path="m,195l47,109,103,73,176,43,263,19,362,5,470,,578,5r99,14l764,43r73,30l893,109r47,86l928,240r-91,78l764,348r-87,23l578,386r-108,5l362,386,263,371,176,348,103,318,47,281,,195xe" filled="f" strokeweight=".96pt">
                        <v:path arrowok="t" o:connecttype="custom" o:connectlocs="0,205;47,119;103,83;176,53;263,29;362,15;470,10;578,15;677,29;764,53;837,83;893,119;940,205;928,250;837,328;764,358;677,381;578,396;470,401;362,396;263,381;176,358;103,328;47,291;0,205" o:connectangles="0,0,0,0,0,0,0,0,0,0,0,0,0,0,0,0,0,0,0,0,0,0,0,0,0"/>
                      </v:shape>
                      <w10:anchorlock/>
                    </v:group>
                  </w:pict>
                </mc:Fallback>
              </mc:AlternateContent>
            </w:r>
          </w:p>
        </w:tc>
        <w:tc>
          <w:tcPr>
            <w:tcW w:w="1677" w:type="dxa"/>
          </w:tcPr>
          <w:p w:rsidR="00B772D7" w:rsidRPr="00440FC0" w:rsidRDefault="00B772D7" w:rsidP="00E23E87">
            <w:pPr>
              <w:pStyle w:val="TableParagraph"/>
              <w:spacing w:line="360" w:lineRule="auto"/>
              <w:ind w:left="108"/>
              <w:rPr>
                <w:i/>
                <w:color w:val="000000" w:themeColor="text1"/>
                <w:sz w:val="24"/>
              </w:rPr>
            </w:pPr>
            <w:r w:rsidRPr="00440FC0">
              <w:rPr>
                <w:i/>
                <w:color w:val="000000" w:themeColor="text1"/>
                <w:sz w:val="24"/>
              </w:rPr>
              <w:t xml:space="preserve">Use Case </w:t>
            </w:r>
          </w:p>
        </w:tc>
        <w:tc>
          <w:tcPr>
            <w:tcW w:w="3418" w:type="dxa"/>
          </w:tcPr>
          <w:p w:rsidR="00B772D7" w:rsidRPr="00440FC0" w:rsidRDefault="00B772D7" w:rsidP="00E23E87">
            <w:pPr>
              <w:pStyle w:val="TableParagraph"/>
              <w:spacing w:line="360" w:lineRule="auto"/>
              <w:ind w:left="108"/>
              <w:jc w:val="both"/>
              <w:rPr>
                <w:color w:val="000000" w:themeColor="text1"/>
                <w:sz w:val="24"/>
              </w:rPr>
            </w:pPr>
            <w:r w:rsidRPr="00440FC0">
              <w:rPr>
                <w:color w:val="000000" w:themeColor="text1"/>
                <w:sz w:val="24"/>
              </w:rPr>
              <w:t xml:space="preserve">Fungsionalitas yang disediakan oleh sistem sebagai unit-unit </w:t>
            </w:r>
            <w:r w:rsidRPr="00440FC0">
              <w:rPr>
                <w:color w:val="000000" w:themeColor="text1"/>
                <w:spacing w:val="-5"/>
                <w:sz w:val="24"/>
              </w:rPr>
              <w:t xml:space="preserve">yang </w:t>
            </w:r>
            <w:r w:rsidRPr="00440FC0">
              <w:rPr>
                <w:color w:val="000000" w:themeColor="text1"/>
                <w:sz w:val="24"/>
              </w:rPr>
              <w:t>saling bertukar pesan antar unit atau aktor; biasanya dinyatakan dengan</w:t>
            </w:r>
            <w:r w:rsidRPr="00440FC0">
              <w:rPr>
                <w:color w:val="000000" w:themeColor="text1"/>
                <w:spacing w:val="-11"/>
                <w:sz w:val="24"/>
              </w:rPr>
              <w:t xml:space="preserve"> </w:t>
            </w:r>
            <w:r w:rsidRPr="00440FC0">
              <w:rPr>
                <w:color w:val="000000" w:themeColor="text1"/>
                <w:sz w:val="24"/>
              </w:rPr>
              <w:t>menggunakan</w:t>
            </w:r>
            <w:r w:rsidRPr="00440FC0">
              <w:rPr>
                <w:color w:val="000000" w:themeColor="text1"/>
                <w:spacing w:val="-11"/>
                <w:sz w:val="24"/>
              </w:rPr>
              <w:t xml:space="preserve"> </w:t>
            </w:r>
            <w:r w:rsidRPr="00440FC0">
              <w:rPr>
                <w:color w:val="000000" w:themeColor="text1"/>
                <w:sz w:val="24"/>
              </w:rPr>
              <w:t>kata</w:t>
            </w:r>
            <w:r w:rsidRPr="00440FC0">
              <w:rPr>
                <w:color w:val="000000" w:themeColor="text1"/>
                <w:spacing w:val="-12"/>
                <w:sz w:val="24"/>
              </w:rPr>
              <w:t xml:space="preserve"> </w:t>
            </w:r>
            <w:r w:rsidRPr="00440FC0">
              <w:rPr>
                <w:color w:val="000000" w:themeColor="text1"/>
                <w:sz w:val="24"/>
              </w:rPr>
              <w:t>kerja</w:t>
            </w:r>
            <w:r w:rsidRPr="00440FC0">
              <w:rPr>
                <w:color w:val="000000" w:themeColor="text1"/>
                <w:spacing w:val="-12"/>
                <w:sz w:val="24"/>
              </w:rPr>
              <w:t xml:space="preserve"> </w:t>
            </w:r>
            <w:r w:rsidRPr="00440FC0">
              <w:rPr>
                <w:color w:val="000000" w:themeColor="text1"/>
                <w:spacing w:val="-6"/>
                <w:sz w:val="24"/>
              </w:rPr>
              <w:t>di</w:t>
            </w:r>
          </w:p>
          <w:p w:rsidR="00B772D7" w:rsidRPr="00440FC0" w:rsidRDefault="00B772D7" w:rsidP="00E23E87">
            <w:pPr>
              <w:pStyle w:val="TableParagraph"/>
              <w:spacing w:line="360" w:lineRule="auto"/>
              <w:ind w:left="108"/>
              <w:jc w:val="both"/>
              <w:rPr>
                <w:i/>
                <w:color w:val="000000" w:themeColor="text1"/>
                <w:sz w:val="24"/>
              </w:rPr>
            </w:pPr>
            <w:r w:rsidRPr="00440FC0">
              <w:rPr>
                <w:color w:val="000000" w:themeColor="text1"/>
                <w:sz w:val="24"/>
              </w:rPr>
              <w:t xml:space="preserve">awal frase nama </w:t>
            </w:r>
            <w:r w:rsidRPr="00440FC0">
              <w:rPr>
                <w:i/>
                <w:color w:val="000000" w:themeColor="text1"/>
                <w:sz w:val="24"/>
              </w:rPr>
              <w:t>Use Case .</w:t>
            </w:r>
          </w:p>
        </w:tc>
      </w:tr>
      <w:tr w:rsidR="00B772D7" w:rsidRPr="00440FC0" w:rsidTr="00E23E87">
        <w:trPr>
          <w:trHeight w:val="4536"/>
        </w:trPr>
        <w:tc>
          <w:tcPr>
            <w:tcW w:w="608" w:type="dxa"/>
          </w:tcPr>
          <w:p w:rsidR="00B772D7" w:rsidRPr="00440FC0" w:rsidRDefault="00B772D7" w:rsidP="00E23E87">
            <w:pPr>
              <w:pStyle w:val="TableParagraph"/>
              <w:spacing w:before="7" w:line="360" w:lineRule="auto"/>
              <w:rPr>
                <w:b/>
                <w:color w:val="000000" w:themeColor="text1"/>
                <w:sz w:val="35"/>
              </w:rPr>
            </w:pPr>
          </w:p>
          <w:p w:rsidR="00B772D7" w:rsidRPr="00440FC0" w:rsidRDefault="00B772D7" w:rsidP="00E23E87">
            <w:pPr>
              <w:pStyle w:val="TableParagraph"/>
              <w:spacing w:line="360" w:lineRule="auto"/>
              <w:ind w:left="134"/>
              <w:rPr>
                <w:color w:val="000000" w:themeColor="text1"/>
                <w:sz w:val="24"/>
              </w:rPr>
            </w:pPr>
            <w:r w:rsidRPr="00440FC0">
              <w:rPr>
                <w:color w:val="000000" w:themeColor="text1"/>
                <w:sz w:val="24"/>
              </w:rPr>
              <w:t>2.</w:t>
            </w:r>
          </w:p>
        </w:tc>
        <w:tc>
          <w:tcPr>
            <w:tcW w:w="1526" w:type="dxa"/>
          </w:tcPr>
          <w:p w:rsidR="00B772D7" w:rsidRPr="00440FC0" w:rsidRDefault="00B772D7" w:rsidP="00E23E87">
            <w:pPr>
              <w:pStyle w:val="TableParagraph"/>
              <w:spacing w:before="6" w:line="360" w:lineRule="auto"/>
              <w:rPr>
                <w:b/>
                <w:color w:val="000000" w:themeColor="text1"/>
                <w:sz w:val="9"/>
              </w:rPr>
            </w:pPr>
          </w:p>
          <w:p w:rsidR="00B772D7" w:rsidRPr="00440FC0" w:rsidRDefault="00B772D7" w:rsidP="00E23E87">
            <w:pPr>
              <w:pStyle w:val="TableParagraph"/>
              <w:spacing w:line="360" w:lineRule="auto"/>
              <w:ind w:left="176"/>
              <w:rPr>
                <w:color w:val="000000" w:themeColor="text1"/>
                <w:sz w:val="20"/>
              </w:rPr>
            </w:pPr>
            <w:r w:rsidRPr="00440FC0">
              <w:rPr>
                <w:noProof/>
                <w:color w:val="000000" w:themeColor="text1"/>
                <w:sz w:val="20"/>
                <w:lang w:val="id-ID" w:eastAsia="id-ID"/>
              </w:rPr>
              <mc:AlternateContent>
                <mc:Choice Requires="wpg">
                  <w:drawing>
                    <wp:inline distT="0" distB="0" distL="0" distR="0" wp14:anchorId="6D3F11E1" wp14:editId="279DC64C">
                      <wp:extent cx="439602" cy="602615"/>
                      <wp:effectExtent l="0" t="0" r="36830" b="26035"/>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9602" cy="602615"/>
                                <a:chOff x="0" y="7"/>
                                <a:chExt cx="466" cy="949"/>
                              </a:xfrm>
                            </wpg:grpSpPr>
                            <wps:wsp>
                              <wps:cNvPr id="36" name="Freeform 37"/>
                              <wps:cNvSpPr>
                                <a:spLocks/>
                              </wps:cNvSpPr>
                              <wps:spPr bwMode="auto">
                                <a:xfrm>
                                  <a:off x="89" y="37"/>
                                  <a:ext cx="313" cy="312"/>
                                </a:xfrm>
                                <a:custGeom>
                                  <a:avLst/>
                                  <a:gdLst>
                                    <a:gd name="T0" fmla="+- 0 246 89"/>
                                    <a:gd name="T1" fmla="*/ T0 w 313"/>
                                    <a:gd name="T2" fmla="+- 0 37 37"/>
                                    <a:gd name="T3" fmla="*/ 37 h 312"/>
                                    <a:gd name="T4" fmla="+- 0 185 89"/>
                                    <a:gd name="T5" fmla="*/ T4 w 313"/>
                                    <a:gd name="T6" fmla="+- 0 49 37"/>
                                    <a:gd name="T7" fmla="*/ 49 h 312"/>
                                    <a:gd name="T8" fmla="+- 0 135 89"/>
                                    <a:gd name="T9" fmla="*/ T8 w 313"/>
                                    <a:gd name="T10" fmla="+- 0 83 37"/>
                                    <a:gd name="T11" fmla="*/ 83 h 312"/>
                                    <a:gd name="T12" fmla="+- 0 102 89"/>
                                    <a:gd name="T13" fmla="*/ T12 w 313"/>
                                    <a:gd name="T14" fmla="+- 0 132 37"/>
                                    <a:gd name="T15" fmla="*/ 132 h 312"/>
                                    <a:gd name="T16" fmla="+- 0 89 89"/>
                                    <a:gd name="T17" fmla="*/ T16 w 313"/>
                                    <a:gd name="T18" fmla="+- 0 193 37"/>
                                    <a:gd name="T19" fmla="*/ 193 h 312"/>
                                    <a:gd name="T20" fmla="+- 0 102 89"/>
                                    <a:gd name="T21" fmla="*/ T20 w 313"/>
                                    <a:gd name="T22" fmla="+- 0 253 37"/>
                                    <a:gd name="T23" fmla="*/ 253 h 312"/>
                                    <a:gd name="T24" fmla="+- 0 135 89"/>
                                    <a:gd name="T25" fmla="*/ T24 w 313"/>
                                    <a:gd name="T26" fmla="+- 0 303 37"/>
                                    <a:gd name="T27" fmla="*/ 303 h 312"/>
                                    <a:gd name="T28" fmla="+- 0 185 89"/>
                                    <a:gd name="T29" fmla="*/ T28 w 313"/>
                                    <a:gd name="T30" fmla="+- 0 336 37"/>
                                    <a:gd name="T31" fmla="*/ 336 h 312"/>
                                    <a:gd name="T32" fmla="+- 0 246 89"/>
                                    <a:gd name="T33" fmla="*/ T32 w 313"/>
                                    <a:gd name="T34" fmla="+- 0 348 37"/>
                                    <a:gd name="T35" fmla="*/ 348 h 312"/>
                                    <a:gd name="T36" fmla="+- 0 307 89"/>
                                    <a:gd name="T37" fmla="*/ T36 w 313"/>
                                    <a:gd name="T38" fmla="+- 0 336 37"/>
                                    <a:gd name="T39" fmla="*/ 336 h 312"/>
                                    <a:gd name="T40" fmla="+- 0 357 89"/>
                                    <a:gd name="T41" fmla="*/ T40 w 313"/>
                                    <a:gd name="T42" fmla="+- 0 303 37"/>
                                    <a:gd name="T43" fmla="*/ 303 h 312"/>
                                    <a:gd name="T44" fmla="+- 0 390 89"/>
                                    <a:gd name="T45" fmla="*/ T44 w 313"/>
                                    <a:gd name="T46" fmla="+- 0 253 37"/>
                                    <a:gd name="T47" fmla="*/ 253 h 312"/>
                                    <a:gd name="T48" fmla="+- 0 402 89"/>
                                    <a:gd name="T49" fmla="*/ T48 w 313"/>
                                    <a:gd name="T50" fmla="+- 0 193 37"/>
                                    <a:gd name="T51" fmla="*/ 193 h 312"/>
                                    <a:gd name="T52" fmla="+- 0 390 89"/>
                                    <a:gd name="T53" fmla="*/ T52 w 313"/>
                                    <a:gd name="T54" fmla="+- 0 132 37"/>
                                    <a:gd name="T55" fmla="*/ 132 h 312"/>
                                    <a:gd name="T56" fmla="+- 0 357 89"/>
                                    <a:gd name="T57" fmla="*/ T56 w 313"/>
                                    <a:gd name="T58" fmla="+- 0 83 37"/>
                                    <a:gd name="T59" fmla="*/ 83 h 312"/>
                                    <a:gd name="T60" fmla="+- 0 307 89"/>
                                    <a:gd name="T61" fmla="*/ T60 w 313"/>
                                    <a:gd name="T62" fmla="+- 0 49 37"/>
                                    <a:gd name="T63" fmla="*/ 49 h 312"/>
                                    <a:gd name="T64" fmla="+- 0 246 89"/>
                                    <a:gd name="T65" fmla="*/ T64 w 313"/>
                                    <a:gd name="T66" fmla="+- 0 37 37"/>
                                    <a:gd name="T67" fmla="*/ 37 h 3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13" h="312">
                                      <a:moveTo>
                                        <a:pt x="157" y="0"/>
                                      </a:moveTo>
                                      <a:lnTo>
                                        <a:pt x="96" y="12"/>
                                      </a:lnTo>
                                      <a:lnTo>
                                        <a:pt x="46" y="46"/>
                                      </a:lnTo>
                                      <a:lnTo>
                                        <a:pt x="13" y="95"/>
                                      </a:lnTo>
                                      <a:lnTo>
                                        <a:pt x="0" y="156"/>
                                      </a:lnTo>
                                      <a:lnTo>
                                        <a:pt x="13" y="216"/>
                                      </a:lnTo>
                                      <a:lnTo>
                                        <a:pt x="46" y="266"/>
                                      </a:lnTo>
                                      <a:lnTo>
                                        <a:pt x="96" y="299"/>
                                      </a:lnTo>
                                      <a:lnTo>
                                        <a:pt x="157" y="311"/>
                                      </a:lnTo>
                                      <a:lnTo>
                                        <a:pt x="218" y="299"/>
                                      </a:lnTo>
                                      <a:lnTo>
                                        <a:pt x="268" y="266"/>
                                      </a:lnTo>
                                      <a:lnTo>
                                        <a:pt x="301" y="216"/>
                                      </a:lnTo>
                                      <a:lnTo>
                                        <a:pt x="313" y="156"/>
                                      </a:lnTo>
                                      <a:lnTo>
                                        <a:pt x="301" y="95"/>
                                      </a:lnTo>
                                      <a:lnTo>
                                        <a:pt x="268" y="46"/>
                                      </a:lnTo>
                                      <a:lnTo>
                                        <a:pt x="218" y="12"/>
                                      </a:lnTo>
                                      <a:lnTo>
                                        <a:pt x="157" y="0"/>
                                      </a:lnTo>
                                      <a:close/>
                                    </a:path>
                                  </a:pathLst>
                                </a:custGeom>
                                <a:solidFill>
                                  <a:srgbClr val="C0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38"/>
                              <wps:cNvSpPr>
                                <a:spLocks/>
                              </wps:cNvSpPr>
                              <wps:spPr bwMode="auto">
                                <a:xfrm>
                                  <a:off x="89" y="37"/>
                                  <a:ext cx="313" cy="312"/>
                                </a:xfrm>
                                <a:custGeom>
                                  <a:avLst/>
                                  <a:gdLst>
                                    <a:gd name="T0" fmla="+- 0 402 89"/>
                                    <a:gd name="T1" fmla="*/ T0 w 313"/>
                                    <a:gd name="T2" fmla="+- 0 193 37"/>
                                    <a:gd name="T3" fmla="*/ 193 h 312"/>
                                    <a:gd name="T4" fmla="+- 0 390 89"/>
                                    <a:gd name="T5" fmla="*/ T4 w 313"/>
                                    <a:gd name="T6" fmla="+- 0 132 37"/>
                                    <a:gd name="T7" fmla="*/ 132 h 312"/>
                                    <a:gd name="T8" fmla="+- 0 357 89"/>
                                    <a:gd name="T9" fmla="*/ T8 w 313"/>
                                    <a:gd name="T10" fmla="+- 0 83 37"/>
                                    <a:gd name="T11" fmla="*/ 83 h 312"/>
                                    <a:gd name="T12" fmla="+- 0 307 89"/>
                                    <a:gd name="T13" fmla="*/ T12 w 313"/>
                                    <a:gd name="T14" fmla="+- 0 49 37"/>
                                    <a:gd name="T15" fmla="*/ 49 h 312"/>
                                    <a:gd name="T16" fmla="+- 0 246 89"/>
                                    <a:gd name="T17" fmla="*/ T16 w 313"/>
                                    <a:gd name="T18" fmla="+- 0 37 37"/>
                                    <a:gd name="T19" fmla="*/ 37 h 312"/>
                                    <a:gd name="T20" fmla="+- 0 185 89"/>
                                    <a:gd name="T21" fmla="*/ T20 w 313"/>
                                    <a:gd name="T22" fmla="+- 0 49 37"/>
                                    <a:gd name="T23" fmla="*/ 49 h 312"/>
                                    <a:gd name="T24" fmla="+- 0 135 89"/>
                                    <a:gd name="T25" fmla="*/ T24 w 313"/>
                                    <a:gd name="T26" fmla="+- 0 83 37"/>
                                    <a:gd name="T27" fmla="*/ 83 h 312"/>
                                    <a:gd name="T28" fmla="+- 0 102 89"/>
                                    <a:gd name="T29" fmla="*/ T28 w 313"/>
                                    <a:gd name="T30" fmla="+- 0 132 37"/>
                                    <a:gd name="T31" fmla="*/ 132 h 312"/>
                                    <a:gd name="T32" fmla="+- 0 89 89"/>
                                    <a:gd name="T33" fmla="*/ T32 w 313"/>
                                    <a:gd name="T34" fmla="+- 0 193 37"/>
                                    <a:gd name="T35" fmla="*/ 193 h 312"/>
                                    <a:gd name="T36" fmla="+- 0 102 89"/>
                                    <a:gd name="T37" fmla="*/ T36 w 313"/>
                                    <a:gd name="T38" fmla="+- 0 253 37"/>
                                    <a:gd name="T39" fmla="*/ 253 h 312"/>
                                    <a:gd name="T40" fmla="+- 0 135 89"/>
                                    <a:gd name="T41" fmla="*/ T40 w 313"/>
                                    <a:gd name="T42" fmla="+- 0 303 37"/>
                                    <a:gd name="T43" fmla="*/ 303 h 312"/>
                                    <a:gd name="T44" fmla="+- 0 185 89"/>
                                    <a:gd name="T45" fmla="*/ T44 w 313"/>
                                    <a:gd name="T46" fmla="+- 0 336 37"/>
                                    <a:gd name="T47" fmla="*/ 336 h 312"/>
                                    <a:gd name="T48" fmla="+- 0 246 89"/>
                                    <a:gd name="T49" fmla="*/ T48 w 313"/>
                                    <a:gd name="T50" fmla="+- 0 348 37"/>
                                    <a:gd name="T51" fmla="*/ 348 h 312"/>
                                    <a:gd name="T52" fmla="+- 0 307 89"/>
                                    <a:gd name="T53" fmla="*/ T52 w 313"/>
                                    <a:gd name="T54" fmla="+- 0 336 37"/>
                                    <a:gd name="T55" fmla="*/ 336 h 312"/>
                                    <a:gd name="T56" fmla="+- 0 357 89"/>
                                    <a:gd name="T57" fmla="*/ T56 w 313"/>
                                    <a:gd name="T58" fmla="+- 0 303 37"/>
                                    <a:gd name="T59" fmla="*/ 303 h 312"/>
                                    <a:gd name="T60" fmla="+- 0 390 89"/>
                                    <a:gd name="T61" fmla="*/ T60 w 313"/>
                                    <a:gd name="T62" fmla="+- 0 253 37"/>
                                    <a:gd name="T63" fmla="*/ 253 h 312"/>
                                    <a:gd name="T64" fmla="+- 0 402 89"/>
                                    <a:gd name="T65" fmla="*/ T64 w 313"/>
                                    <a:gd name="T66" fmla="+- 0 193 37"/>
                                    <a:gd name="T67" fmla="*/ 193 h 3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13" h="312">
                                      <a:moveTo>
                                        <a:pt x="313" y="156"/>
                                      </a:moveTo>
                                      <a:lnTo>
                                        <a:pt x="301" y="95"/>
                                      </a:lnTo>
                                      <a:lnTo>
                                        <a:pt x="268" y="46"/>
                                      </a:lnTo>
                                      <a:lnTo>
                                        <a:pt x="218" y="12"/>
                                      </a:lnTo>
                                      <a:lnTo>
                                        <a:pt x="157" y="0"/>
                                      </a:lnTo>
                                      <a:lnTo>
                                        <a:pt x="96" y="12"/>
                                      </a:lnTo>
                                      <a:lnTo>
                                        <a:pt x="46" y="46"/>
                                      </a:lnTo>
                                      <a:lnTo>
                                        <a:pt x="13" y="95"/>
                                      </a:lnTo>
                                      <a:lnTo>
                                        <a:pt x="0" y="156"/>
                                      </a:lnTo>
                                      <a:lnTo>
                                        <a:pt x="13" y="216"/>
                                      </a:lnTo>
                                      <a:lnTo>
                                        <a:pt x="46" y="266"/>
                                      </a:lnTo>
                                      <a:lnTo>
                                        <a:pt x="96" y="299"/>
                                      </a:lnTo>
                                      <a:lnTo>
                                        <a:pt x="157" y="311"/>
                                      </a:lnTo>
                                      <a:lnTo>
                                        <a:pt x="218" y="299"/>
                                      </a:lnTo>
                                      <a:lnTo>
                                        <a:pt x="268" y="266"/>
                                      </a:lnTo>
                                      <a:lnTo>
                                        <a:pt x="301" y="216"/>
                                      </a:lnTo>
                                      <a:lnTo>
                                        <a:pt x="313" y="156"/>
                                      </a:lnTo>
                                      <a:close/>
                                    </a:path>
                                  </a:pathLst>
                                </a:custGeom>
                                <a:noFill/>
                                <a:ln w="9438">
                                  <a:solidFill>
                                    <a:srgbClr val="C0BEC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 name="Picture 3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59" y="7"/>
                                  <a:ext cx="313" cy="3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 name="Freeform 40"/>
                              <wps:cNvSpPr>
                                <a:spLocks/>
                              </wps:cNvSpPr>
                              <wps:spPr bwMode="auto">
                                <a:xfrm>
                                  <a:off x="59" y="7"/>
                                  <a:ext cx="313" cy="312"/>
                                </a:xfrm>
                                <a:custGeom>
                                  <a:avLst/>
                                  <a:gdLst>
                                    <a:gd name="T0" fmla="+- 0 373 60"/>
                                    <a:gd name="T1" fmla="*/ T0 w 313"/>
                                    <a:gd name="T2" fmla="+- 0 163 7"/>
                                    <a:gd name="T3" fmla="*/ 163 h 312"/>
                                    <a:gd name="T4" fmla="+- 0 360 60"/>
                                    <a:gd name="T5" fmla="*/ T4 w 313"/>
                                    <a:gd name="T6" fmla="+- 0 102 7"/>
                                    <a:gd name="T7" fmla="*/ 102 h 312"/>
                                    <a:gd name="T8" fmla="+- 0 327 60"/>
                                    <a:gd name="T9" fmla="*/ T8 w 313"/>
                                    <a:gd name="T10" fmla="+- 0 53 7"/>
                                    <a:gd name="T11" fmla="*/ 53 h 312"/>
                                    <a:gd name="T12" fmla="+- 0 277 60"/>
                                    <a:gd name="T13" fmla="*/ T12 w 313"/>
                                    <a:gd name="T14" fmla="+- 0 20 7"/>
                                    <a:gd name="T15" fmla="*/ 20 h 312"/>
                                    <a:gd name="T16" fmla="+- 0 216 60"/>
                                    <a:gd name="T17" fmla="*/ T16 w 313"/>
                                    <a:gd name="T18" fmla="+- 0 7 7"/>
                                    <a:gd name="T19" fmla="*/ 7 h 312"/>
                                    <a:gd name="T20" fmla="+- 0 155 60"/>
                                    <a:gd name="T21" fmla="*/ T20 w 313"/>
                                    <a:gd name="T22" fmla="+- 0 20 7"/>
                                    <a:gd name="T23" fmla="*/ 20 h 312"/>
                                    <a:gd name="T24" fmla="+- 0 105 60"/>
                                    <a:gd name="T25" fmla="*/ T24 w 313"/>
                                    <a:gd name="T26" fmla="+- 0 53 7"/>
                                    <a:gd name="T27" fmla="*/ 53 h 312"/>
                                    <a:gd name="T28" fmla="+- 0 72 60"/>
                                    <a:gd name="T29" fmla="*/ T28 w 313"/>
                                    <a:gd name="T30" fmla="+- 0 102 7"/>
                                    <a:gd name="T31" fmla="*/ 102 h 312"/>
                                    <a:gd name="T32" fmla="+- 0 60 60"/>
                                    <a:gd name="T33" fmla="*/ T32 w 313"/>
                                    <a:gd name="T34" fmla="+- 0 163 7"/>
                                    <a:gd name="T35" fmla="*/ 163 h 312"/>
                                    <a:gd name="T36" fmla="+- 0 72 60"/>
                                    <a:gd name="T37" fmla="*/ T36 w 313"/>
                                    <a:gd name="T38" fmla="+- 0 224 7"/>
                                    <a:gd name="T39" fmla="*/ 224 h 312"/>
                                    <a:gd name="T40" fmla="+- 0 105 60"/>
                                    <a:gd name="T41" fmla="*/ T40 w 313"/>
                                    <a:gd name="T42" fmla="+- 0 273 7"/>
                                    <a:gd name="T43" fmla="*/ 273 h 312"/>
                                    <a:gd name="T44" fmla="+- 0 155 60"/>
                                    <a:gd name="T45" fmla="*/ T44 w 313"/>
                                    <a:gd name="T46" fmla="+- 0 306 7"/>
                                    <a:gd name="T47" fmla="*/ 306 h 312"/>
                                    <a:gd name="T48" fmla="+- 0 216 60"/>
                                    <a:gd name="T49" fmla="*/ T48 w 313"/>
                                    <a:gd name="T50" fmla="+- 0 319 7"/>
                                    <a:gd name="T51" fmla="*/ 319 h 312"/>
                                    <a:gd name="T52" fmla="+- 0 277 60"/>
                                    <a:gd name="T53" fmla="*/ T52 w 313"/>
                                    <a:gd name="T54" fmla="+- 0 306 7"/>
                                    <a:gd name="T55" fmla="*/ 306 h 312"/>
                                    <a:gd name="T56" fmla="+- 0 327 60"/>
                                    <a:gd name="T57" fmla="*/ T56 w 313"/>
                                    <a:gd name="T58" fmla="+- 0 273 7"/>
                                    <a:gd name="T59" fmla="*/ 273 h 312"/>
                                    <a:gd name="T60" fmla="+- 0 360 60"/>
                                    <a:gd name="T61" fmla="*/ T60 w 313"/>
                                    <a:gd name="T62" fmla="+- 0 224 7"/>
                                    <a:gd name="T63" fmla="*/ 224 h 312"/>
                                    <a:gd name="T64" fmla="+- 0 373 60"/>
                                    <a:gd name="T65" fmla="*/ T64 w 313"/>
                                    <a:gd name="T66" fmla="+- 0 163 7"/>
                                    <a:gd name="T67" fmla="*/ 163 h 3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13" h="312">
                                      <a:moveTo>
                                        <a:pt x="313" y="156"/>
                                      </a:moveTo>
                                      <a:lnTo>
                                        <a:pt x="300" y="95"/>
                                      </a:lnTo>
                                      <a:lnTo>
                                        <a:pt x="267" y="46"/>
                                      </a:lnTo>
                                      <a:lnTo>
                                        <a:pt x="217" y="13"/>
                                      </a:lnTo>
                                      <a:lnTo>
                                        <a:pt x="156" y="0"/>
                                      </a:lnTo>
                                      <a:lnTo>
                                        <a:pt x="95" y="13"/>
                                      </a:lnTo>
                                      <a:lnTo>
                                        <a:pt x="45" y="46"/>
                                      </a:lnTo>
                                      <a:lnTo>
                                        <a:pt x="12" y="95"/>
                                      </a:lnTo>
                                      <a:lnTo>
                                        <a:pt x="0" y="156"/>
                                      </a:lnTo>
                                      <a:lnTo>
                                        <a:pt x="12" y="217"/>
                                      </a:lnTo>
                                      <a:lnTo>
                                        <a:pt x="45" y="266"/>
                                      </a:lnTo>
                                      <a:lnTo>
                                        <a:pt x="95" y="299"/>
                                      </a:lnTo>
                                      <a:lnTo>
                                        <a:pt x="156" y="312"/>
                                      </a:lnTo>
                                      <a:lnTo>
                                        <a:pt x="217" y="299"/>
                                      </a:lnTo>
                                      <a:lnTo>
                                        <a:pt x="267" y="266"/>
                                      </a:lnTo>
                                      <a:lnTo>
                                        <a:pt x="300" y="217"/>
                                      </a:lnTo>
                                      <a:lnTo>
                                        <a:pt x="313" y="156"/>
                                      </a:lnTo>
                                      <a:close/>
                                    </a:path>
                                  </a:pathLst>
                                </a:custGeom>
                                <a:noFill/>
                                <a:ln w="94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Line 41"/>
                              <wps:cNvCnPr>
                                <a:cxnSpLocks noChangeShapeType="1"/>
                              </wps:cNvCnPr>
                              <wps:spPr bwMode="auto">
                                <a:xfrm>
                                  <a:off x="224" y="333"/>
                                  <a:ext cx="0" cy="312"/>
                                </a:xfrm>
                                <a:prstGeom prst="line">
                                  <a:avLst/>
                                </a:prstGeom>
                                <a:noFill/>
                                <a:ln w="9464">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 name="Line 42"/>
                              <wps:cNvCnPr>
                                <a:cxnSpLocks noChangeShapeType="1"/>
                              </wps:cNvCnPr>
                              <wps:spPr bwMode="auto">
                                <a:xfrm>
                                  <a:off x="0" y="408"/>
                                  <a:ext cx="466" cy="18"/>
                                </a:xfrm>
                                <a:prstGeom prst="line">
                                  <a:avLst/>
                                </a:prstGeom>
                                <a:noFill/>
                                <a:ln w="941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 name="Line 43"/>
                              <wps:cNvCnPr>
                                <a:cxnSpLocks noChangeShapeType="1"/>
                              </wps:cNvCnPr>
                              <wps:spPr bwMode="auto">
                                <a:xfrm>
                                  <a:off x="447" y="408"/>
                                  <a:ext cx="0" cy="0"/>
                                </a:xfrm>
                                <a:prstGeom prst="line">
                                  <a:avLst/>
                                </a:prstGeom>
                                <a:noFill/>
                                <a:ln w="941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 name="Line 44"/>
                              <wps:cNvCnPr>
                                <a:cxnSpLocks noChangeShapeType="1"/>
                              </wps:cNvCnPr>
                              <wps:spPr bwMode="auto">
                                <a:xfrm>
                                  <a:off x="224" y="645"/>
                                  <a:ext cx="178" cy="311"/>
                                </a:xfrm>
                                <a:prstGeom prst="line">
                                  <a:avLst/>
                                </a:prstGeom>
                                <a:noFill/>
                                <a:ln w="945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 name="Line 45"/>
                              <wps:cNvCnPr>
                                <a:cxnSpLocks noChangeShapeType="1"/>
                              </wps:cNvCnPr>
                              <wps:spPr bwMode="auto">
                                <a:xfrm flipH="1">
                                  <a:off x="49" y="645"/>
                                  <a:ext cx="175" cy="311"/>
                                </a:xfrm>
                                <a:prstGeom prst="line">
                                  <a:avLst/>
                                </a:prstGeom>
                                <a:noFill/>
                                <a:ln w="9451">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11894F9" id="Group 35" o:spid="_x0000_s1026" style="width:34.6pt;height:47.45pt;mso-position-horizontal-relative:char;mso-position-vertical-relative:line" coordorigin=",7" coordsize="466,9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">
                      <v:shape id="Freeform 37" o:spid="_x0000_s1027" style="position:absolute;left:89;top:37;width:313;height:312;visibility:visible;mso-wrap-style:square;v-text-anchor:top" coordsize="31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" path="m157,l96,12,46,46,13,95,,156r13,60l46,266r50,33l157,311r61,-12l268,266r33,-50l313,156,301,95,268,46,218,12,157,xe" fillcolor="#c0bec0" stroked="f">
                        <v:path arrowok="t" o:connecttype="custom" o:connectlocs="157,37;96,49;46,83;13,132;0,193;13,253;46,303;96,336;157,348;218,336;268,303;301,253;313,193;301,132;268,83;218,49;157,37" o:connectangles="0,0,0,0,0,0,0,0,0,0,0,0,0,0,0,0,0"/>
                      </v:shape>
                      <v:shape id="Freeform 38" o:spid="_x0000_s1028" style="position:absolute;left:89;top:37;width:313;height:312;visibility:visible;mso-wrap-style:square;v-text-anchor:top" coordsize="31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" path="m313,156l301,95,268,46,218,12,157,,96,12,46,46,13,95,,156r13,60l46,266r50,33l157,311r61,-12l268,266r33,-50l313,156xe" filled="f" strokecolor="#c0bec0" strokeweight=".26217mm">
                        <v:path arrowok="t" o:connecttype="custom" o:connectlocs="313,193;301,132;268,83;218,49;157,37;96,49;46,83;13,132;0,193;13,253;46,303;96,336;157,348;218,336;268,303;301,253;313,193" o:connectangles="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 o:spid="_x0000_s1029" type="#_x0000_t75" style="position:absolute;left:59;top:7;width:313;height: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">
                        <v:imagedata r:id="rId9" o:title=""/>
                      </v:shape>
                      <v:shape id="Freeform 40" o:spid="_x0000_s1030" style="position:absolute;left:59;top:7;width:313;height:312;visibility:visible;mso-wrap-style:square;v-text-anchor:top" coordsize="31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" path="m313,156l300,95,267,46,217,13,156,,95,13,45,46,12,95,,156r12,61l45,266r50,33l156,312r61,-13l267,266r33,-49l313,156xe" filled="f" strokeweight=".26217mm">
                        <v:path arrowok="t" o:connecttype="custom" o:connectlocs="313,163;300,102;267,53;217,20;156,7;95,20;45,53;12,102;0,163;12,224;45,273;95,306;156,319;217,306;267,273;300,224;313,163" o:connectangles="0,0,0,0,0,0,0,0,0,0,0,0,0,0,0,0,0"/>
                      </v:shape>
                      <v:line id="Line 41" o:spid="_x0000_s1031" style="position:absolute;visibility:visible;mso-wrap-style:square" from="224,333" to="224,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" strokeweight=".26289mm"/>
                      <v:line id="Line 42" o:spid="_x0000_s1032" style="position:absolute;visibility:visible;mso-wrap-style:square" from="0,408" to="466,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" strokeweight=".26142mm"/>
                      <v:line id="Line 43" o:spid="_x0000_s1033" style="position:absolute;visibility:visible;mso-wrap-style:square" from="447,408" to="447,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" strokeweight=".26142mm"/>
                      <v:line id="Line 44" o:spid="_x0000_s1034" style="position:absolute;visibility:visible;mso-wrap-style:square" from="224,645" to="402,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" strokeweight=".26253mm"/>
                      <v:line id="Line 45" o:spid="_x0000_s1035" style="position:absolute;flip:x;visibility:visible;mso-wrap-style:square" from="49,645" to="224,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" strokeweight=".26253mm"/>
                      <w10:anchorlock/>
                    </v:group>
                  </w:pict>
                </mc:Fallback>
              </mc:AlternateContent>
            </w:r>
          </w:p>
        </w:tc>
        <w:tc>
          <w:tcPr>
            <w:tcW w:w="1677" w:type="dxa"/>
          </w:tcPr>
          <w:p w:rsidR="00B772D7" w:rsidRPr="00440FC0" w:rsidRDefault="00B772D7" w:rsidP="00E23E87">
            <w:pPr>
              <w:pStyle w:val="TableParagraph"/>
              <w:spacing w:line="360" w:lineRule="auto"/>
              <w:ind w:left="108"/>
              <w:rPr>
                <w:i/>
                <w:color w:val="000000" w:themeColor="text1"/>
                <w:sz w:val="24"/>
              </w:rPr>
            </w:pPr>
            <w:r w:rsidRPr="00440FC0">
              <w:rPr>
                <w:color w:val="000000" w:themeColor="text1"/>
                <w:sz w:val="24"/>
              </w:rPr>
              <w:t>Aktor (</w:t>
            </w:r>
            <w:r w:rsidRPr="00440FC0">
              <w:rPr>
                <w:i/>
                <w:color w:val="000000" w:themeColor="text1"/>
                <w:sz w:val="24"/>
              </w:rPr>
              <w:t>Actor)</w:t>
            </w:r>
          </w:p>
        </w:tc>
        <w:tc>
          <w:tcPr>
            <w:tcW w:w="3418" w:type="dxa"/>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Orang, proses, atau sistem lain yang berinteraksi dengan sistem informasi yang akan dibuat di luar sistem informasi yang akan dibuat itu sendiri, jadi walaupun simbol dari aktor adalah gambar orang, tapi aktor belum tentu merupakan orang; biasanya dinyatakan menggunakan kata benda di awal</w:t>
            </w:r>
          </w:p>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frase nama aktor.</w:t>
            </w:r>
          </w:p>
        </w:tc>
      </w:tr>
      <w:tr w:rsidR="00B772D7" w:rsidRPr="00440FC0" w:rsidTr="00E23E87">
        <w:trPr>
          <w:trHeight w:val="1813"/>
        </w:trPr>
        <w:tc>
          <w:tcPr>
            <w:tcW w:w="608" w:type="dxa"/>
          </w:tcPr>
          <w:p w:rsidR="00B772D7" w:rsidRPr="00440FC0" w:rsidRDefault="00B772D7" w:rsidP="00E23E87">
            <w:pPr>
              <w:pStyle w:val="TableParagraph"/>
              <w:spacing w:before="6" w:line="360" w:lineRule="auto"/>
              <w:rPr>
                <w:b/>
                <w:color w:val="000000" w:themeColor="text1"/>
                <w:sz w:val="35"/>
              </w:rPr>
            </w:pPr>
          </w:p>
          <w:p w:rsidR="00B772D7" w:rsidRPr="00440FC0" w:rsidRDefault="00B772D7" w:rsidP="00E23E87">
            <w:pPr>
              <w:pStyle w:val="TableParagraph"/>
              <w:spacing w:before="1" w:line="360" w:lineRule="auto"/>
              <w:ind w:left="134"/>
              <w:rPr>
                <w:color w:val="000000" w:themeColor="text1"/>
                <w:sz w:val="24"/>
              </w:rPr>
            </w:pPr>
            <w:r w:rsidRPr="00440FC0">
              <w:rPr>
                <w:color w:val="000000" w:themeColor="text1"/>
                <w:sz w:val="24"/>
              </w:rPr>
              <w:t>3.</w:t>
            </w:r>
          </w:p>
        </w:tc>
        <w:tc>
          <w:tcPr>
            <w:tcW w:w="1526" w:type="dxa"/>
          </w:tcPr>
          <w:p w:rsidR="00B772D7" w:rsidRPr="00440FC0" w:rsidRDefault="00B772D7" w:rsidP="00E23E87">
            <w:pPr>
              <w:pStyle w:val="TableParagraph"/>
              <w:spacing w:line="360" w:lineRule="auto"/>
              <w:rPr>
                <w:b/>
                <w:color w:val="000000" w:themeColor="text1"/>
                <w:sz w:val="20"/>
              </w:rPr>
            </w:pPr>
          </w:p>
          <w:p w:rsidR="00B772D7" w:rsidRPr="00440FC0" w:rsidRDefault="00B772D7" w:rsidP="00E23E87">
            <w:pPr>
              <w:pStyle w:val="TableParagraph"/>
              <w:spacing w:before="9" w:line="360" w:lineRule="auto"/>
              <w:rPr>
                <w:b/>
                <w:color w:val="000000" w:themeColor="text1"/>
                <w:sz w:val="12"/>
              </w:rPr>
            </w:pPr>
          </w:p>
          <w:p w:rsidR="00B772D7" w:rsidRPr="00440FC0" w:rsidRDefault="00B772D7" w:rsidP="00E23E87">
            <w:pPr>
              <w:pStyle w:val="TableParagraph"/>
              <w:spacing w:line="360" w:lineRule="auto"/>
              <w:ind w:left="170"/>
              <w:rPr>
                <w:color w:val="000000" w:themeColor="text1"/>
                <w:sz w:val="2"/>
              </w:rPr>
            </w:pPr>
            <w:r w:rsidRPr="00440FC0">
              <w:rPr>
                <w:noProof/>
                <w:color w:val="000000" w:themeColor="text1"/>
                <w:sz w:val="2"/>
                <w:lang w:val="id-ID" w:eastAsia="id-ID"/>
              </w:rPr>
              <mc:AlternateContent>
                <mc:Choice Requires="wpg">
                  <w:drawing>
                    <wp:inline distT="0" distB="0" distL="0" distR="0" wp14:anchorId="6ACD1844" wp14:editId="5928CD8E">
                      <wp:extent cx="597535" cy="6350"/>
                      <wp:effectExtent l="12065" t="4445" r="9525" b="825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535" cy="6350"/>
                                <a:chOff x="0" y="0"/>
                                <a:chExt cx="941" cy="10"/>
                              </a:xfrm>
                            </wpg:grpSpPr>
                            <wps:wsp>
                              <wps:cNvPr id="2" name="Line 3"/>
                              <wps:cNvCnPr>
                                <a:cxnSpLocks noChangeShapeType="1"/>
                              </wps:cNvCnPr>
                              <wps:spPr bwMode="auto">
                                <a:xfrm>
                                  <a:off x="0" y="5"/>
                                  <a:ext cx="941"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176CFF40" id="Group 1" o:spid="_x0000_s1026" style="width:47.05pt;height:.5pt;mso-position-horizontal-relative:char;mso-position-vertical-relative:line" coordsize="94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">
                      <v:line id="Line 3" o:spid="_x0000_s1027" style="position:absolute;visibility:visible;mso-wrap-style:square" from="0,5" to="9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" strokeweight=".48pt"/>
                      <w10:anchorlock/>
                    </v:group>
                  </w:pict>
                </mc:Fallback>
              </mc:AlternateContent>
            </w:r>
          </w:p>
        </w:tc>
        <w:tc>
          <w:tcPr>
            <w:tcW w:w="1677" w:type="dxa"/>
          </w:tcPr>
          <w:p w:rsidR="00B772D7" w:rsidRPr="00440FC0" w:rsidRDefault="00B772D7" w:rsidP="00E23E87">
            <w:pPr>
              <w:pStyle w:val="TableParagraph"/>
              <w:spacing w:line="360" w:lineRule="auto"/>
              <w:ind w:left="108"/>
              <w:rPr>
                <w:i/>
                <w:color w:val="000000" w:themeColor="text1"/>
                <w:sz w:val="24"/>
              </w:rPr>
            </w:pPr>
            <w:r w:rsidRPr="00440FC0">
              <w:rPr>
                <w:color w:val="000000" w:themeColor="text1"/>
                <w:sz w:val="24"/>
              </w:rPr>
              <w:t>Asosiasi (</w:t>
            </w:r>
            <w:r w:rsidRPr="00440FC0">
              <w:rPr>
                <w:i/>
                <w:color w:val="000000" w:themeColor="text1"/>
                <w:sz w:val="24"/>
              </w:rPr>
              <w:t>Association)</w:t>
            </w:r>
          </w:p>
        </w:tc>
        <w:tc>
          <w:tcPr>
            <w:tcW w:w="3418" w:type="dxa"/>
          </w:tcPr>
          <w:p w:rsidR="00B772D7" w:rsidRPr="00440FC0" w:rsidRDefault="00B772D7" w:rsidP="00E23E87">
            <w:pPr>
              <w:pStyle w:val="TableParagraph"/>
              <w:spacing w:line="360" w:lineRule="auto"/>
              <w:ind w:left="108"/>
              <w:jc w:val="both"/>
              <w:rPr>
                <w:color w:val="000000" w:themeColor="text1"/>
                <w:sz w:val="24"/>
              </w:rPr>
            </w:pPr>
            <w:r w:rsidRPr="00440FC0">
              <w:rPr>
                <w:color w:val="000000" w:themeColor="text1"/>
                <w:sz w:val="24"/>
              </w:rPr>
              <w:t xml:space="preserve">Komunikasi antara aktor dan </w:t>
            </w:r>
            <w:r w:rsidRPr="00440FC0">
              <w:rPr>
                <w:i/>
                <w:color w:val="000000" w:themeColor="text1"/>
                <w:sz w:val="24"/>
              </w:rPr>
              <w:t xml:space="preserve">Use Case </w:t>
            </w:r>
            <w:r w:rsidRPr="00440FC0">
              <w:rPr>
                <w:color w:val="000000" w:themeColor="text1"/>
                <w:sz w:val="24"/>
              </w:rPr>
              <w:t xml:space="preserve">yang berpartisipasi pada </w:t>
            </w:r>
            <w:r w:rsidRPr="00440FC0">
              <w:rPr>
                <w:i/>
                <w:color w:val="000000" w:themeColor="text1"/>
                <w:sz w:val="24"/>
              </w:rPr>
              <w:t xml:space="preserve">Use Case </w:t>
            </w:r>
            <w:r w:rsidRPr="00440FC0">
              <w:rPr>
                <w:color w:val="000000" w:themeColor="text1"/>
                <w:sz w:val="24"/>
              </w:rPr>
              <w:t>memiliki interaksi dengan</w:t>
            </w:r>
          </w:p>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aktor.</w:t>
            </w:r>
          </w:p>
        </w:tc>
      </w:tr>
      <w:tr w:rsidR="00B772D7" w:rsidRPr="00440FC0" w:rsidTr="00E23E87">
        <w:trPr>
          <w:trHeight w:val="3632"/>
        </w:trPr>
        <w:tc>
          <w:tcPr>
            <w:tcW w:w="608" w:type="dxa"/>
          </w:tcPr>
          <w:p w:rsidR="00B772D7" w:rsidRPr="00440FC0" w:rsidRDefault="00B772D7" w:rsidP="00E23E87">
            <w:pPr>
              <w:pStyle w:val="TableParagraph"/>
              <w:spacing w:before="6" w:line="360" w:lineRule="auto"/>
              <w:rPr>
                <w:b/>
                <w:color w:val="000000" w:themeColor="text1"/>
                <w:sz w:val="35"/>
              </w:rPr>
            </w:pPr>
          </w:p>
          <w:p w:rsidR="00B772D7" w:rsidRPr="00440FC0" w:rsidRDefault="00B772D7" w:rsidP="00E23E87">
            <w:pPr>
              <w:pStyle w:val="TableParagraph"/>
              <w:spacing w:before="1" w:line="360" w:lineRule="auto"/>
              <w:ind w:left="134"/>
              <w:rPr>
                <w:color w:val="000000" w:themeColor="text1"/>
                <w:sz w:val="24"/>
              </w:rPr>
            </w:pPr>
            <w:r w:rsidRPr="00440FC0">
              <w:rPr>
                <w:color w:val="000000" w:themeColor="text1"/>
                <w:sz w:val="24"/>
              </w:rPr>
              <w:t>4.</w:t>
            </w:r>
          </w:p>
        </w:tc>
        <w:tc>
          <w:tcPr>
            <w:tcW w:w="1526" w:type="dxa"/>
          </w:tcPr>
          <w:p w:rsidR="00B772D7" w:rsidRPr="00440FC0" w:rsidRDefault="00B772D7" w:rsidP="00E23E87">
            <w:pPr>
              <w:pStyle w:val="TableParagraph"/>
              <w:spacing w:before="6" w:line="360" w:lineRule="auto"/>
              <w:rPr>
                <w:b/>
                <w:color w:val="000000" w:themeColor="text1"/>
                <w:sz w:val="35"/>
              </w:rPr>
            </w:pPr>
          </w:p>
          <w:p w:rsidR="00B772D7" w:rsidRPr="00440FC0" w:rsidRDefault="00B772D7" w:rsidP="00E23E87">
            <w:pPr>
              <w:pStyle w:val="TableParagraph"/>
              <w:spacing w:before="1" w:line="360" w:lineRule="auto"/>
              <w:ind w:left="88"/>
              <w:jc w:val="center"/>
              <w:rPr>
                <w:color w:val="000000" w:themeColor="text1"/>
                <w:sz w:val="24"/>
              </w:rPr>
            </w:pPr>
            <w:r w:rsidRPr="00440FC0">
              <w:rPr>
                <w:noProof/>
                <w:color w:val="000000" w:themeColor="text1"/>
                <w:lang w:val="id-ID" w:eastAsia="id-ID"/>
              </w:rPr>
              <mc:AlternateContent>
                <mc:Choice Requires="wps">
                  <w:drawing>
                    <wp:anchor distT="0" distB="0" distL="114300" distR="114300" simplePos="0" relativeHeight="251659264" behindDoc="1" locked="0" layoutInCell="1" allowOverlap="1" wp14:anchorId="0D62AD4F" wp14:editId="1D9F78AF">
                      <wp:simplePos x="0" y="0"/>
                      <wp:positionH relativeFrom="page">
                        <wp:posOffset>221615</wp:posOffset>
                      </wp:positionH>
                      <wp:positionV relativeFrom="paragraph">
                        <wp:posOffset>1084580</wp:posOffset>
                      </wp:positionV>
                      <wp:extent cx="572135" cy="45085"/>
                      <wp:effectExtent l="10160" t="10160" r="8255" b="11430"/>
                      <wp:wrapNone/>
                      <wp:docPr id="76" name="Freeform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2135" cy="45085"/>
                              </a:xfrm>
                              <a:custGeom>
                                <a:avLst/>
                                <a:gdLst>
                                  <a:gd name="T0" fmla="+- 0 4186 4186"/>
                                  <a:gd name="T1" fmla="*/ T0 w 901"/>
                                  <a:gd name="T2" fmla="+- 0 -1451 -1492"/>
                                  <a:gd name="T3" fmla="*/ -1451 h 71"/>
                                  <a:gd name="T4" fmla="+- 0 5086 4186"/>
                                  <a:gd name="T5" fmla="*/ T4 w 901"/>
                                  <a:gd name="T6" fmla="+- 0 -1451 -1492"/>
                                  <a:gd name="T7" fmla="*/ -1451 h 71"/>
                                  <a:gd name="T8" fmla="+- 0 5086 4186"/>
                                  <a:gd name="T9" fmla="*/ T8 w 901"/>
                                  <a:gd name="T10" fmla="+- 0 -1451 -1492"/>
                                  <a:gd name="T11" fmla="*/ -1451 h 71"/>
                                  <a:gd name="T12" fmla="+- 0 4966 4186"/>
                                  <a:gd name="T13" fmla="*/ T12 w 901"/>
                                  <a:gd name="T14" fmla="+- 0 -1421 -1492"/>
                                  <a:gd name="T15" fmla="*/ -1421 h 71"/>
                                  <a:gd name="T16" fmla="+- 0 5086 4186"/>
                                  <a:gd name="T17" fmla="*/ T16 w 901"/>
                                  <a:gd name="T18" fmla="+- 0 -1449 -1492"/>
                                  <a:gd name="T19" fmla="*/ -1449 h 71"/>
                                  <a:gd name="T20" fmla="+- 0 4966 4186"/>
                                  <a:gd name="T21" fmla="*/ T20 w 901"/>
                                  <a:gd name="T22" fmla="+- 0 -1492 -1492"/>
                                  <a:gd name="T23" fmla="*/ -1492 h 71"/>
                                </a:gdLst>
                                <a:ahLst/>
                                <a:cxnLst>
                                  <a:cxn ang="0">
                                    <a:pos x="T1" y="T3"/>
                                  </a:cxn>
                                  <a:cxn ang="0">
                                    <a:pos x="T5" y="T7"/>
                                  </a:cxn>
                                  <a:cxn ang="0">
                                    <a:pos x="T9" y="T11"/>
                                  </a:cxn>
                                  <a:cxn ang="0">
                                    <a:pos x="T13" y="T15"/>
                                  </a:cxn>
                                  <a:cxn ang="0">
                                    <a:pos x="T17" y="T19"/>
                                  </a:cxn>
                                  <a:cxn ang="0">
                                    <a:pos x="T21" y="T23"/>
                                  </a:cxn>
                                </a:cxnLst>
                                <a:rect l="0" t="0" r="r" b="b"/>
                                <a:pathLst>
                                  <a:path w="901" h="71">
                                    <a:moveTo>
                                      <a:pt x="0" y="41"/>
                                    </a:moveTo>
                                    <a:lnTo>
                                      <a:pt x="900" y="41"/>
                                    </a:lnTo>
                                    <a:moveTo>
                                      <a:pt x="900" y="41"/>
                                    </a:moveTo>
                                    <a:lnTo>
                                      <a:pt x="780" y="71"/>
                                    </a:lnTo>
                                    <a:moveTo>
                                      <a:pt x="900" y="43"/>
                                    </a:moveTo>
                                    <a:lnTo>
                                      <a:pt x="78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6BBFB5" id="Freeform 76" o:spid="_x0000_s1026" style="position:absolute;margin-left:17.45pt;margin-top:85.4pt;width:45.05pt;height:3.5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0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" path="m,41r900,m900,41l780,71m900,43l780,e" filled="f" strokeweight=".48pt">
                      <v:path arrowok="t" o:connecttype="custom" o:connectlocs="0,-921385;571500,-921385;571500,-921385;495300,-902335;571500,-920115;495300,-947420" o:connectangles="0,0,0,0,0,0"/>
                      <w10:wrap anchorx="page"/>
                    </v:shape>
                  </w:pict>
                </mc:Fallback>
              </mc:AlternateContent>
            </w:r>
            <w:r w:rsidRPr="00440FC0">
              <w:rPr>
                <w:color w:val="000000" w:themeColor="text1"/>
                <w:sz w:val="24"/>
              </w:rPr>
              <w:t>&lt;&lt;extend&gt;&gt;</w:t>
            </w:r>
          </w:p>
        </w:tc>
        <w:tc>
          <w:tcPr>
            <w:tcW w:w="1677" w:type="dxa"/>
          </w:tcPr>
          <w:p w:rsidR="00B772D7" w:rsidRPr="00440FC0" w:rsidRDefault="00B772D7" w:rsidP="00E23E87">
            <w:pPr>
              <w:pStyle w:val="TableParagraph"/>
              <w:spacing w:line="360" w:lineRule="auto"/>
              <w:ind w:left="108"/>
              <w:rPr>
                <w:i/>
                <w:color w:val="000000" w:themeColor="text1"/>
                <w:sz w:val="24"/>
              </w:rPr>
            </w:pPr>
            <w:r w:rsidRPr="00440FC0">
              <w:rPr>
                <w:color w:val="000000" w:themeColor="text1"/>
                <w:sz w:val="24"/>
              </w:rPr>
              <w:t>Ekstensi (</w:t>
            </w:r>
            <w:r w:rsidRPr="00440FC0">
              <w:rPr>
                <w:i/>
                <w:color w:val="000000" w:themeColor="text1"/>
                <w:sz w:val="24"/>
              </w:rPr>
              <w:t>Extend)</w:t>
            </w:r>
          </w:p>
        </w:tc>
        <w:tc>
          <w:tcPr>
            <w:tcW w:w="3418" w:type="dxa"/>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 xml:space="preserve">Relasi </w:t>
            </w:r>
            <w:r w:rsidRPr="00440FC0">
              <w:rPr>
                <w:i/>
                <w:color w:val="000000" w:themeColor="text1"/>
                <w:sz w:val="24"/>
              </w:rPr>
              <w:t xml:space="preserve">Use Case </w:t>
            </w:r>
            <w:r w:rsidRPr="00440FC0">
              <w:rPr>
                <w:color w:val="000000" w:themeColor="text1"/>
                <w:sz w:val="24"/>
              </w:rPr>
              <w:t xml:space="preserve">tambahan ke sebuah </w:t>
            </w:r>
            <w:r w:rsidRPr="00440FC0">
              <w:rPr>
                <w:i/>
                <w:color w:val="000000" w:themeColor="text1"/>
                <w:sz w:val="24"/>
              </w:rPr>
              <w:t xml:space="preserve">Use Case </w:t>
            </w:r>
            <w:r w:rsidRPr="00440FC0">
              <w:rPr>
                <w:color w:val="000000" w:themeColor="text1"/>
                <w:sz w:val="24"/>
              </w:rPr>
              <w:t xml:space="preserve">dimana </w:t>
            </w:r>
            <w:r w:rsidRPr="00440FC0">
              <w:rPr>
                <w:i/>
                <w:color w:val="000000" w:themeColor="text1"/>
                <w:sz w:val="24"/>
              </w:rPr>
              <w:t xml:space="preserve">Use Case </w:t>
            </w:r>
            <w:r w:rsidRPr="00440FC0">
              <w:rPr>
                <w:color w:val="000000" w:themeColor="text1"/>
                <w:sz w:val="24"/>
              </w:rPr>
              <w:t xml:space="preserve">yang ditambahkan dapat berdiri sendiri walaupun tanpa </w:t>
            </w:r>
            <w:r w:rsidRPr="00440FC0">
              <w:rPr>
                <w:i/>
                <w:color w:val="000000" w:themeColor="text1"/>
                <w:sz w:val="24"/>
              </w:rPr>
              <w:t xml:space="preserve">Use Case </w:t>
            </w:r>
            <w:r w:rsidRPr="00440FC0">
              <w:rPr>
                <w:color w:val="000000" w:themeColor="text1"/>
                <w:sz w:val="24"/>
              </w:rPr>
              <w:t xml:space="preserve">tambahan itu; mirip dengan prinsip </w:t>
            </w:r>
            <w:r w:rsidRPr="00440FC0">
              <w:rPr>
                <w:i/>
                <w:color w:val="000000" w:themeColor="text1"/>
                <w:sz w:val="24"/>
              </w:rPr>
              <w:t xml:space="preserve">inheritance </w:t>
            </w:r>
            <w:r w:rsidRPr="00440FC0">
              <w:rPr>
                <w:color w:val="000000" w:themeColor="text1"/>
                <w:spacing w:val="-5"/>
                <w:sz w:val="24"/>
              </w:rPr>
              <w:t xml:space="preserve">pada </w:t>
            </w:r>
            <w:r w:rsidRPr="00440FC0">
              <w:rPr>
                <w:color w:val="000000" w:themeColor="text1"/>
                <w:sz w:val="24"/>
              </w:rPr>
              <w:t xml:space="preserve">pemrograman  berorientasi  </w:t>
            </w:r>
            <w:r w:rsidRPr="00440FC0">
              <w:rPr>
                <w:color w:val="000000" w:themeColor="text1"/>
                <w:spacing w:val="-3"/>
                <w:sz w:val="24"/>
              </w:rPr>
              <w:t>objek;</w:t>
            </w:r>
          </w:p>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 xml:space="preserve">biasanya </w:t>
            </w:r>
            <w:r w:rsidRPr="00440FC0">
              <w:rPr>
                <w:i/>
                <w:color w:val="000000" w:themeColor="text1"/>
                <w:sz w:val="24"/>
              </w:rPr>
              <w:t xml:space="preserve">Use Case </w:t>
            </w:r>
            <w:r w:rsidRPr="00440FC0">
              <w:rPr>
                <w:i/>
                <w:color w:val="000000" w:themeColor="text1"/>
                <w:spacing w:val="59"/>
                <w:sz w:val="24"/>
              </w:rPr>
              <w:t xml:space="preserve"> </w:t>
            </w:r>
            <w:r w:rsidRPr="00440FC0">
              <w:rPr>
                <w:color w:val="000000" w:themeColor="text1"/>
                <w:sz w:val="24"/>
              </w:rPr>
              <w:t>tambahan</w:t>
            </w:r>
          </w:p>
        </w:tc>
      </w:tr>
    </w:tbl>
    <w:p w:rsidR="00B772D7" w:rsidRPr="00440FC0" w:rsidRDefault="00B772D7" w:rsidP="00B772D7">
      <w:pPr>
        <w:rPr>
          <w:rFonts w:ascii="Times New Roman" w:hAnsi="Times New Roman" w:cs="Times New Roman"/>
          <w:b/>
          <w:i/>
          <w:color w:val="000000" w:themeColor="text1"/>
          <w:sz w:val="24"/>
        </w:rPr>
      </w:pPr>
    </w:p>
    <w:p w:rsidR="00B772D7" w:rsidRPr="00440FC0" w:rsidRDefault="00B772D7" w:rsidP="00B772D7">
      <w:pPr>
        <w:pStyle w:val="Heading4"/>
        <w:ind w:left="567" w:hanging="567"/>
      </w:pPr>
      <w:r w:rsidRPr="00440FC0">
        <w:rPr>
          <w:lang w:val="en-ID"/>
        </w:rPr>
        <w:t xml:space="preserve">2.1.13.2. </w:t>
      </w:r>
      <w:r w:rsidRPr="00440FC0">
        <w:rPr>
          <w:i/>
        </w:rPr>
        <w:t>Activity</w:t>
      </w:r>
      <w:r w:rsidRPr="00440FC0">
        <w:rPr>
          <w:i/>
          <w:spacing w:val="-1"/>
        </w:rPr>
        <w:t xml:space="preserve"> </w:t>
      </w:r>
      <w:r w:rsidRPr="00440FC0">
        <w:rPr>
          <w:i/>
        </w:rPr>
        <w:t>Diagram</w:t>
      </w:r>
    </w:p>
    <w:p w:rsidR="00B772D7" w:rsidRPr="00440FC0" w:rsidRDefault="00B772D7" w:rsidP="00B772D7">
      <w:pPr>
        <w:ind w:firstLine="567"/>
        <w:jc w:val="both"/>
        <w:rPr>
          <w:rFonts w:ascii="Times New Roman" w:hAnsi="Times New Roman" w:cs="Times New Roman"/>
          <w:color w:val="000000" w:themeColor="text1"/>
          <w:sz w:val="24"/>
          <w:szCs w:val="24"/>
        </w:rPr>
      </w:pPr>
      <w:r w:rsidRPr="00440FC0">
        <w:rPr>
          <w:rFonts w:ascii="Times New Roman" w:hAnsi="Times New Roman" w:cs="Times New Roman"/>
          <w:color w:val="000000" w:themeColor="text1"/>
          <w:sz w:val="24"/>
          <w:szCs w:val="24"/>
        </w:rPr>
        <w:t>Diagram aktivitas atau activity diagram menggambarkan aliran kerja atau aktivitas dari sebuah sistem atau proses bisnis atau menu yang ada pada sperangkat lunak.  Yang perlu diperhatikan disini adalah bahwa diagram menggambarkan aktivitas sistem bukan apa yang dilakukan aktor, jadi aktivitas yang dapat dilakukan oleh sistem (Shalahudd ddin, 2013).</w:t>
      </w:r>
    </w:p>
    <w:p w:rsidR="005231AD" w:rsidRPr="00440FC0" w:rsidRDefault="005231AD" w:rsidP="00B772D7">
      <w:pPr>
        <w:ind w:firstLine="567"/>
        <w:jc w:val="both"/>
        <w:rPr>
          <w:rFonts w:ascii="Times New Roman" w:hAnsi="Times New Roman" w:cs="Times New Roman"/>
          <w:color w:val="000000" w:themeColor="text1"/>
          <w:sz w:val="24"/>
          <w:szCs w:val="24"/>
        </w:rPr>
      </w:pPr>
    </w:p>
    <w:p w:rsidR="005231AD" w:rsidRPr="00440FC0" w:rsidRDefault="005231AD" w:rsidP="00B772D7">
      <w:pPr>
        <w:ind w:firstLine="567"/>
        <w:jc w:val="both"/>
        <w:rPr>
          <w:rFonts w:ascii="Times New Roman" w:hAnsi="Times New Roman" w:cs="Times New Roman"/>
          <w:color w:val="000000" w:themeColor="text1"/>
          <w:sz w:val="24"/>
          <w:szCs w:val="24"/>
        </w:rPr>
      </w:pPr>
    </w:p>
    <w:p w:rsidR="00B772D7" w:rsidRPr="00440FC0" w:rsidRDefault="00B772D7" w:rsidP="00B772D7">
      <w:pPr>
        <w:jc w:val="both"/>
        <w:rPr>
          <w:rFonts w:ascii="Times New Roman" w:hAnsi="Times New Roman" w:cs="Times New Roman"/>
          <w:color w:val="000000" w:themeColor="text1"/>
          <w:sz w:val="24"/>
          <w:szCs w:val="24"/>
        </w:rPr>
      </w:pPr>
      <w:r w:rsidRPr="00440FC0">
        <w:rPr>
          <w:rFonts w:ascii="Times New Roman" w:hAnsi="Times New Roman" w:cs="Times New Roman"/>
          <w:color w:val="000000" w:themeColor="text1"/>
          <w:sz w:val="24"/>
          <w:szCs w:val="24"/>
        </w:rPr>
        <w:lastRenderedPageBreak/>
        <w:t>Diagram aktivitas juga banyak digunakan untuk mendefinisikan hal-hal berikut:</w:t>
      </w:r>
    </w:p>
    <w:p w:rsidR="00B772D7" w:rsidRPr="00440FC0" w:rsidRDefault="00B772D7" w:rsidP="00B772D7">
      <w:pPr>
        <w:pStyle w:val="ListParagraph"/>
        <w:numPr>
          <w:ilvl w:val="0"/>
          <w:numId w:val="3"/>
        </w:numPr>
        <w:jc w:val="both"/>
        <w:rPr>
          <w:color w:val="000000" w:themeColor="text1"/>
          <w:sz w:val="24"/>
          <w:szCs w:val="24"/>
        </w:rPr>
      </w:pPr>
      <w:r w:rsidRPr="00440FC0">
        <w:rPr>
          <w:color w:val="000000" w:themeColor="text1"/>
          <w:sz w:val="24"/>
          <w:szCs w:val="24"/>
        </w:rPr>
        <w:t>Rancangan proses bisnis dimana setiap urutan aktivitas yang digambarkan merupakan proses bisnis sistem yang didefinisikan.</w:t>
      </w:r>
    </w:p>
    <w:p w:rsidR="00B772D7" w:rsidRPr="00440FC0" w:rsidRDefault="00B772D7" w:rsidP="00B772D7">
      <w:pPr>
        <w:pStyle w:val="ListParagraph"/>
        <w:numPr>
          <w:ilvl w:val="0"/>
          <w:numId w:val="3"/>
        </w:numPr>
        <w:jc w:val="both"/>
        <w:rPr>
          <w:color w:val="000000" w:themeColor="text1"/>
          <w:sz w:val="24"/>
          <w:szCs w:val="24"/>
        </w:rPr>
      </w:pPr>
      <w:r w:rsidRPr="00440FC0">
        <w:rPr>
          <w:color w:val="000000" w:themeColor="text1"/>
          <w:sz w:val="24"/>
          <w:szCs w:val="24"/>
        </w:rPr>
        <w:t>Urutan atau pengelompokan tampilan dari sistem/</w:t>
      </w:r>
      <w:r w:rsidRPr="00440FC0">
        <w:rPr>
          <w:i/>
          <w:color w:val="000000" w:themeColor="text1"/>
          <w:sz w:val="24"/>
          <w:szCs w:val="24"/>
        </w:rPr>
        <w:t>user</w:t>
      </w:r>
      <w:r w:rsidRPr="00440FC0">
        <w:rPr>
          <w:color w:val="000000" w:themeColor="text1"/>
          <w:sz w:val="24"/>
          <w:szCs w:val="24"/>
        </w:rPr>
        <w:t xml:space="preserve"> </w:t>
      </w:r>
      <w:r w:rsidRPr="00440FC0">
        <w:rPr>
          <w:i/>
          <w:color w:val="000000" w:themeColor="text1"/>
          <w:sz w:val="24"/>
          <w:szCs w:val="24"/>
        </w:rPr>
        <w:t>interface</w:t>
      </w:r>
      <w:r w:rsidRPr="00440FC0">
        <w:rPr>
          <w:color w:val="000000" w:themeColor="text1"/>
          <w:sz w:val="24"/>
          <w:szCs w:val="24"/>
        </w:rPr>
        <w:t xml:space="preserve"> dimana setiap aktivitas dianggap memiliki sebuah rancangan antarmuka tampilan.</w:t>
      </w:r>
    </w:p>
    <w:p w:rsidR="00B772D7" w:rsidRPr="00440FC0" w:rsidRDefault="00B772D7" w:rsidP="00B772D7">
      <w:pPr>
        <w:pStyle w:val="ListParagraph"/>
        <w:numPr>
          <w:ilvl w:val="0"/>
          <w:numId w:val="3"/>
        </w:numPr>
        <w:jc w:val="both"/>
        <w:rPr>
          <w:color w:val="000000" w:themeColor="text1"/>
          <w:sz w:val="24"/>
          <w:szCs w:val="24"/>
        </w:rPr>
      </w:pPr>
      <w:r w:rsidRPr="00440FC0">
        <w:rPr>
          <w:color w:val="000000" w:themeColor="text1"/>
          <w:sz w:val="24"/>
          <w:szCs w:val="24"/>
        </w:rPr>
        <w:t>Rancangan pengujian dimana setiap aktivitas dianggap memelukan sebuah pengujian yang perlu didefinisikan kasus ujinya.</w:t>
      </w:r>
    </w:p>
    <w:p w:rsidR="00B772D7" w:rsidRPr="00440FC0" w:rsidRDefault="00B772D7" w:rsidP="00B772D7">
      <w:pPr>
        <w:pStyle w:val="ListParagraph"/>
        <w:numPr>
          <w:ilvl w:val="0"/>
          <w:numId w:val="3"/>
        </w:numPr>
        <w:jc w:val="both"/>
        <w:rPr>
          <w:color w:val="000000" w:themeColor="text1"/>
          <w:sz w:val="24"/>
          <w:szCs w:val="24"/>
        </w:rPr>
      </w:pPr>
      <w:r w:rsidRPr="00440FC0">
        <w:rPr>
          <w:color w:val="000000" w:themeColor="text1"/>
          <w:sz w:val="24"/>
          <w:szCs w:val="24"/>
        </w:rPr>
        <w:t>Rancangan menu yang ditampilkan pada perangkat lunak.</w:t>
      </w:r>
    </w:p>
    <w:p w:rsidR="00B772D7" w:rsidRPr="00440FC0" w:rsidRDefault="00B772D7" w:rsidP="005231AD">
      <w:pPr>
        <w:ind w:firstLine="567"/>
        <w:jc w:val="both"/>
        <w:rPr>
          <w:rFonts w:ascii="Times New Roman" w:hAnsi="Times New Roman" w:cs="Times New Roman"/>
          <w:color w:val="000000" w:themeColor="text1"/>
          <w:sz w:val="24"/>
          <w:szCs w:val="24"/>
        </w:rPr>
      </w:pPr>
      <w:r w:rsidRPr="00440FC0">
        <w:rPr>
          <w:rFonts w:ascii="Times New Roman" w:hAnsi="Times New Roman" w:cs="Times New Roman"/>
          <w:color w:val="000000" w:themeColor="text1"/>
          <w:sz w:val="24"/>
          <w:szCs w:val="24"/>
        </w:rPr>
        <w:t>Berikut adalah simbol-simbol yang ada pada diagram aktivitas (Shalahuddin, 2013):</w:t>
      </w:r>
      <w:r w:rsidR="005231AD" w:rsidRPr="00440FC0">
        <w:rPr>
          <w:rFonts w:ascii="Times New Roman" w:hAnsi="Times New Roman" w:cs="Times New Roman"/>
          <w:color w:val="000000" w:themeColor="text1"/>
          <w:sz w:val="24"/>
          <w:szCs w:val="24"/>
        </w:rPr>
        <w:t xml:space="preserve"> </w:t>
      </w:r>
    </w:p>
    <w:p w:rsidR="00B772D7" w:rsidRPr="00440FC0" w:rsidRDefault="00B772D7" w:rsidP="00B772D7">
      <w:pPr>
        <w:pStyle w:val="Caption"/>
        <w:jc w:val="center"/>
        <w:rPr>
          <w:b/>
          <w:i w:val="0"/>
          <w:color w:val="auto"/>
          <w:sz w:val="24"/>
          <w:szCs w:val="24"/>
        </w:rPr>
      </w:pPr>
      <w:bookmarkStart w:id="24" w:name="_Toc503881578"/>
      <w:bookmarkStart w:id="25" w:name="_Toc503881580"/>
      <w:r w:rsidRPr="00440FC0">
        <w:rPr>
          <w:b/>
          <w:i w:val="0"/>
          <w:color w:val="auto"/>
          <w:sz w:val="24"/>
          <w:szCs w:val="24"/>
        </w:rPr>
        <w:t xml:space="preserve">Tabel 2. </w:t>
      </w:r>
      <w:r w:rsidRPr="00440FC0">
        <w:rPr>
          <w:b/>
          <w:i w:val="0"/>
          <w:color w:val="auto"/>
          <w:sz w:val="24"/>
          <w:szCs w:val="24"/>
        </w:rPr>
        <w:fldChar w:fldCharType="begin"/>
      </w:r>
      <w:r w:rsidRPr="00440FC0">
        <w:rPr>
          <w:b/>
          <w:i w:val="0"/>
          <w:color w:val="auto"/>
          <w:sz w:val="24"/>
          <w:szCs w:val="24"/>
        </w:rPr>
        <w:instrText xml:space="preserve"> SEQ Tabel_2. \* ARABIC </w:instrText>
      </w:r>
      <w:r w:rsidRPr="00440FC0">
        <w:rPr>
          <w:b/>
          <w:i w:val="0"/>
          <w:color w:val="auto"/>
          <w:sz w:val="24"/>
          <w:szCs w:val="24"/>
        </w:rPr>
        <w:fldChar w:fldCharType="separate"/>
      </w:r>
      <w:r w:rsidRPr="00440FC0">
        <w:rPr>
          <w:b/>
          <w:i w:val="0"/>
          <w:noProof/>
          <w:color w:val="auto"/>
          <w:sz w:val="24"/>
          <w:szCs w:val="24"/>
        </w:rPr>
        <w:t>2</w:t>
      </w:r>
      <w:r w:rsidRPr="00440FC0">
        <w:rPr>
          <w:b/>
          <w:i w:val="0"/>
          <w:color w:val="auto"/>
          <w:sz w:val="24"/>
          <w:szCs w:val="24"/>
        </w:rPr>
        <w:fldChar w:fldCharType="end"/>
      </w:r>
      <w:r w:rsidRPr="00440FC0">
        <w:rPr>
          <w:b/>
          <w:i w:val="0"/>
          <w:color w:val="auto"/>
          <w:sz w:val="24"/>
          <w:szCs w:val="24"/>
        </w:rPr>
        <w:t xml:space="preserve"> Simbol Activity Diagram</w:t>
      </w:r>
      <w:bookmarkEnd w:id="24"/>
      <w:bookmarkEnd w:id="25"/>
    </w:p>
    <w:tbl>
      <w:tblPr>
        <w:tblW w:w="6945" w:type="dxa"/>
        <w:tblInd w:w="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418"/>
        <w:gridCol w:w="1985"/>
        <w:gridCol w:w="2975"/>
      </w:tblGrid>
      <w:tr w:rsidR="00B772D7" w:rsidRPr="00440FC0" w:rsidTr="00E23E87">
        <w:trPr>
          <w:trHeight w:val="414"/>
        </w:trPr>
        <w:tc>
          <w:tcPr>
            <w:tcW w:w="567" w:type="dxa"/>
          </w:tcPr>
          <w:p w:rsidR="00B772D7" w:rsidRPr="00440FC0" w:rsidRDefault="00B772D7" w:rsidP="00E23E87">
            <w:pPr>
              <w:pStyle w:val="TableParagraph"/>
              <w:spacing w:line="360" w:lineRule="auto"/>
              <w:ind w:left="110"/>
              <w:rPr>
                <w:color w:val="000000" w:themeColor="text1"/>
                <w:sz w:val="24"/>
              </w:rPr>
            </w:pPr>
            <w:r w:rsidRPr="00440FC0">
              <w:rPr>
                <w:color w:val="000000" w:themeColor="text1"/>
                <w:sz w:val="24"/>
              </w:rPr>
              <w:t>NO</w:t>
            </w:r>
          </w:p>
        </w:tc>
        <w:tc>
          <w:tcPr>
            <w:tcW w:w="1418" w:type="dxa"/>
          </w:tcPr>
          <w:p w:rsidR="00B772D7" w:rsidRPr="00440FC0" w:rsidRDefault="00B772D7" w:rsidP="00E23E87">
            <w:pPr>
              <w:pStyle w:val="TableParagraph"/>
              <w:spacing w:line="360" w:lineRule="auto"/>
              <w:ind w:left="254"/>
              <w:rPr>
                <w:color w:val="000000" w:themeColor="text1"/>
                <w:sz w:val="24"/>
              </w:rPr>
            </w:pPr>
            <w:r w:rsidRPr="00440FC0">
              <w:rPr>
                <w:color w:val="000000" w:themeColor="text1"/>
                <w:sz w:val="24"/>
              </w:rPr>
              <w:t>SIMBOL</w:t>
            </w:r>
          </w:p>
        </w:tc>
        <w:tc>
          <w:tcPr>
            <w:tcW w:w="1985" w:type="dxa"/>
          </w:tcPr>
          <w:p w:rsidR="00B772D7" w:rsidRPr="00440FC0" w:rsidRDefault="00B772D7" w:rsidP="00E23E87">
            <w:pPr>
              <w:pStyle w:val="TableParagraph"/>
              <w:spacing w:line="360" w:lineRule="auto"/>
              <w:ind w:left="624"/>
              <w:rPr>
                <w:color w:val="000000" w:themeColor="text1"/>
                <w:sz w:val="24"/>
              </w:rPr>
            </w:pPr>
            <w:r w:rsidRPr="00440FC0">
              <w:rPr>
                <w:color w:val="000000" w:themeColor="text1"/>
                <w:sz w:val="24"/>
              </w:rPr>
              <w:t>NAMA</w:t>
            </w:r>
          </w:p>
        </w:tc>
        <w:tc>
          <w:tcPr>
            <w:tcW w:w="2975" w:type="dxa"/>
          </w:tcPr>
          <w:p w:rsidR="00B772D7" w:rsidRPr="00440FC0" w:rsidRDefault="00B772D7" w:rsidP="00E23E87">
            <w:pPr>
              <w:pStyle w:val="TableParagraph"/>
              <w:spacing w:line="360" w:lineRule="auto"/>
              <w:ind w:left="722"/>
              <w:rPr>
                <w:color w:val="000000" w:themeColor="text1"/>
                <w:sz w:val="24"/>
              </w:rPr>
            </w:pPr>
            <w:r w:rsidRPr="00440FC0">
              <w:rPr>
                <w:color w:val="000000" w:themeColor="text1"/>
                <w:sz w:val="24"/>
              </w:rPr>
              <w:t>DESKRIPSI</w:t>
            </w:r>
          </w:p>
        </w:tc>
      </w:tr>
      <w:tr w:rsidR="00B772D7" w:rsidRPr="00440FC0" w:rsidTr="00E23E87">
        <w:trPr>
          <w:trHeight w:val="1656"/>
        </w:trPr>
        <w:tc>
          <w:tcPr>
            <w:tcW w:w="567" w:type="dxa"/>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1.</w:t>
            </w:r>
          </w:p>
        </w:tc>
        <w:tc>
          <w:tcPr>
            <w:tcW w:w="1418" w:type="dxa"/>
          </w:tcPr>
          <w:p w:rsidR="00B772D7" w:rsidRPr="00440FC0" w:rsidRDefault="00B772D7" w:rsidP="00E23E87">
            <w:pPr>
              <w:pStyle w:val="TableParagraph"/>
              <w:spacing w:line="360" w:lineRule="auto"/>
              <w:rPr>
                <w:b/>
                <w:color w:val="000000" w:themeColor="text1"/>
                <w:sz w:val="6"/>
              </w:rPr>
            </w:pPr>
          </w:p>
          <w:p w:rsidR="00B772D7" w:rsidRPr="00440FC0" w:rsidRDefault="00B772D7" w:rsidP="00E23E87">
            <w:pPr>
              <w:pStyle w:val="TableParagraph"/>
              <w:spacing w:line="360" w:lineRule="auto"/>
              <w:ind w:left="203"/>
              <w:rPr>
                <w:color w:val="000000" w:themeColor="text1"/>
                <w:sz w:val="20"/>
              </w:rPr>
            </w:pPr>
            <w:r w:rsidRPr="00440FC0">
              <w:rPr>
                <w:noProof/>
                <w:color w:val="000000" w:themeColor="text1"/>
                <w:sz w:val="20"/>
                <w:lang w:val="id-ID" w:eastAsia="id-ID"/>
              </w:rPr>
              <w:drawing>
                <wp:inline distT="0" distB="0" distL="0" distR="0" wp14:anchorId="09E581E8" wp14:editId="44B55AD4">
                  <wp:extent cx="209030" cy="209550"/>
                  <wp:effectExtent l="0" t="0" r="0" b="0"/>
                  <wp:docPr id="77"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5.png"/>
                          <pic:cNvPicPr/>
                        </pic:nvPicPr>
                        <pic:blipFill>
                          <a:blip r:embed="rId10" cstate="print"/>
                          <a:stretch>
                            <a:fillRect/>
                          </a:stretch>
                        </pic:blipFill>
                        <pic:spPr>
                          <a:xfrm>
                            <a:off x="0" y="0"/>
                            <a:ext cx="209030" cy="209550"/>
                          </a:xfrm>
                          <a:prstGeom prst="rect">
                            <a:avLst/>
                          </a:prstGeom>
                        </pic:spPr>
                      </pic:pic>
                    </a:graphicData>
                  </a:graphic>
                </wp:inline>
              </w:drawing>
            </w:r>
          </w:p>
        </w:tc>
        <w:tc>
          <w:tcPr>
            <w:tcW w:w="1985" w:type="dxa"/>
          </w:tcPr>
          <w:p w:rsidR="00B772D7" w:rsidRPr="00440FC0" w:rsidRDefault="00B772D7" w:rsidP="00E23E87">
            <w:pPr>
              <w:pStyle w:val="TableParagraph"/>
              <w:spacing w:line="360" w:lineRule="auto"/>
              <w:ind w:left="108"/>
              <w:rPr>
                <w:i/>
                <w:color w:val="000000" w:themeColor="text1"/>
                <w:sz w:val="24"/>
              </w:rPr>
            </w:pPr>
            <w:r w:rsidRPr="00440FC0">
              <w:rPr>
                <w:color w:val="000000" w:themeColor="text1"/>
                <w:sz w:val="24"/>
              </w:rPr>
              <w:t>Status awal (</w:t>
            </w:r>
            <w:r w:rsidRPr="00440FC0">
              <w:rPr>
                <w:i/>
                <w:color w:val="000000" w:themeColor="text1"/>
                <w:sz w:val="24"/>
              </w:rPr>
              <w:t>Start Point)</w:t>
            </w:r>
          </w:p>
        </w:tc>
        <w:tc>
          <w:tcPr>
            <w:tcW w:w="2975" w:type="dxa"/>
          </w:tcPr>
          <w:p w:rsidR="00B772D7" w:rsidRPr="00440FC0" w:rsidRDefault="00B772D7" w:rsidP="00E23E87">
            <w:pPr>
              <w:pStyle w:val="TableParagraph"/>
              <w:spacing w:line="360" w:lineRule="auto"/>
              <w:ind w:left="106"/>
              <w:rPr>
                <w:color w:val="000000" w:themeColor="text1"/>
                <w:sz w:val="24"/>
              </w:rPr>
            </w:pPr>
            <w:r w:rsidRPr="00440FC0">
              <w:rPr>
                <w:color w:val="000000" w:themeColor="text1"/>
                <w:sz w:val="24"/>
              </w:rPr>
              <w:t xml:space="preserve">Status awal </w:t>
            </w:r>
            <w:r w:rsidRPr="00440FC0">
              <w:rPr>
                <w:color w:val="000000" w:themeColor="text1"/>
                <w:spacing w:val="-3"/>
                <w:sz w:val="24"/>
              </w:rPr>
              <w:t xml:space="preserve">aktivitas </w:t>
            </w:r>
            <w:r w:rsidRPr="00440FC0">
              <w:rPr>
                <w:color w:val="000000" w:themeColor="text1"/>
                <w:sz w:val="24"/>
              </w:rPr>
              <w:t xml:space="preserve">sistem, sebuah </w:t>
            </w:r>
            <w:r w:rsidRPr="00440FC0">
              <w:rPr>
                <w:color w:val="000000" w:themeColor="text1"/>
                <w:spacing w:val="-3"/>
                <w:sz w:val="24"/>
              </w:rPr>
              <w:t xml:space="preserve">diagram </w:t>
            </w:r>
            <w:r w:rsidRPr="00440FC0">
              <w:rPr>
                <w:color w:val="000000" w:themeColor="text1"/>
                <w:sz w:val="24"/>
              </w:rPr>
              <w:t xml:space="preserve">aktivitas memiliki </w:t>
            </w:r>
            <w:r w:rsidRPr="00440FC0">
              <w:rPr>
                <w:color w:val="000000" w:themeColor="text1"/>
                <w:spacing w:val="-4"/>
                <w:sz w:val="24"/>
              </w:rPr>
              <w:t>sebuah</w:t>
            </w:r>
          </w:p>
          <w:p w:rsidR="00B772D7" w:rsidRPr="00440FC0" w:rsidRDefault="00B772D7" w:rsidP="00E23E87">
            <w:pPr>
              <w:pStyle w:val="TableParagraph"/>
              <w:spacing w:line="360" w:lineRule="auto"/>
              <w:ind w:left="106"/>
              <w:rPr>
                <w:color w:val="000000" w:themeColor="text1"/>
                <w:sz w:val="24"/>
              </w:rPr>
            </w:pPr>
            <w:r w:rsidRPr="00440FC0">
              <w:rPr>
                <w:color w:val="000000" w:themeColor="text1"/>
                <w:sz w:val="24"/>
              </w:rPr>
              <w:t>status awal.</w:t>
            </w:r>
          </w:p>
        </w:tc>
      </w:tr>
      <w:tr w:rsidR="00B772D7" w:rsidRPr="00440FC0" w:rsidTr="00E23E87">
        <w:trPr>
          <w:trHeight w:val="1655"/>
        </w:trPr>
        <w:tc>
          <w:tcPr>
            <w:tcW w:w="567" w:type="dxa"/>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2.</w:t>
            </w:r>
          </w:p>
        </w:tc>
        <w:tc>
          <w:tcPr>
            <w:tcW w:w="1418" w:type="dxa"/>
          </w:tcPr>
          <w:p w:rsidR="00B772D7" w:rsidRPr="00440FC0" w:rsidRDefault="00B772D7" w:rsidP="00E23E87">
            <w:pPr>
              <w:pStyle w:val="TableParagraph"/>
              <w:spacing w:before="3" w:line="360" w:lineRule="auto"/>
              <w:rPr>
                <w:b/>
                <w:color w:val="000000" w:themeColor="text1"/>
                <w:sz w:val="10"/>
              </w:rPr>
            </w:pPr>
          </w:p>
          <w:p w:rsidR="00B772D7" w:rsidRPr="00440FC0" w:rsidRDefault="00B772D7" w:rsidP="00E23E87">
            <w:pPr>
              <w:pStyle w:val="TableParagraph"/>
              <w:spacing w:line="360" w:lineRule="auto"/>
              <w:ind w:left="118"/>
              <w:rPr>
                <w:color w:val="000000" w:themeColor="text1"/>
                <w:sz w:val="20"/>
              </w:rPr>
            </w:pPr>
            <w:r w:rsidRPr="00440FC0">
              <w:rPr>
                <w:noProof/>
                <w:color w:val="000000" w:themeColor="text1"/>
                <w:sz w:val="20"/>
                <w:lang w:val="id-ID" w:eastAsia="id-ID"/>
              </w:rPr>
              <mc:AlternateContent>
                <mc:Choice Requires="wpg">
                  <w:drawing>
                    <wp:inline distT="0" distB="0" distL="0" distR="0" wp14:anchorId="7C6A3DAB" wp14:editId="12CCD457">
                      <wp:extent cx="584200" cy="236220"/>
                      <wp:effectExtent l="6350" t="9525" r="0" b="1905"/>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200" cy="236220"/>
                                <a:chOff x="0" y="0"/>
                                <a:chExt cx="920" cy="372"/>
                              </a:xfrm>
                            </wpg:grpSpPr>
                            <wps:wsp>
                              <wps:cNvPr id="98" name="Freeform 98"/>
                              <wps:cNvSpPr>
                                <a:spLocks/>
                              </wps:cNvSpPr>
                              <wps:spPr bwMode="auto">
                                <a:xfrm>
                                  <a:off x="9" y="9"/>
                                  <a:ext cx="900" cy="353"/>
                                </a:xfrm>
                                <a:custGeom>
                                  <a:avLst/>
                                  <a:gdLst>
                                    <a:gd name="T0" fmla="+- 0 10 10"/>
                                    <a:gd name="T1" fmla="*/ T0 w 900"/>
                                    <a:gd name="T2" fmla="+- 0 68 10"/>
                                    <a:gd name="T3" fmla="*/ 68 h 353"/>
                                    <a:gd name="T4" fmla="+- 0 14 10"/>
                                    <a:gd name="T5" fmla="*/ T4 w 900"/>
                                    <a:gd name="T6" fmla="+- 0 46 10"/>
                                    <a:gd name="T7" fmla="*/ 46 h 353"/>
                                    <a:gd name="T8" fmla="+- 0 27 10"/>
                                    <a:gd name="T9" fmla="*/ T8 w 900"/>
                                    <a:gd name="T10" fmla="+- 0 27 10"/>
                                    <a:gd name="T11" fmla="*/ 27 h 353"/>
                                    <a:gd name="T12" fmla="+- 0 46 10"/>
                                    <a:gd name="T13" fmla="*/ T12 w 900"/>
                                    <a:gd name="T14" fmla="+- 0 14 10"/>
                                    <a:gd name="T15" fmla="*/ 14 h 353"/>
                                    <a:gd name="T16" fmla="+- 0 68 10"/>
                                    <a:gd name="T17" fmla="*/ T16 w 900"/>
                                    <a:gd name="T18" fmla="+- 0 10 10"/>
                                    <a:gd name="T19" fmla="*/ 10 h 353"/>
                                    <a:gd name="T20" fmla="+- 0 851 10"/>
                                    <a:gd name="T21" fmla="*/ T20 w 900"/>
                                    <a:gd name="T22" fmla="+- 0 10 10"/>
                                    <a:gd name="T23" fmla="*/ 10 h 353"/>
                                    <a:gd name="T24" fmla="+- 0 874 10"/>
                                    <a:gd name="T25" fmla="*/ T24 w 900"/>
                                    <a:gd name="T26" fmla="+- 0 14 10"/>
                                    <a:gd name="T27" fmla="*/ 14 h 353"/>
                                    <a:gd name="T28" fmla="+- 0 892 10"/>
                                    <a:gd name="T29" fmla="*/ T28 w 900"/>
                                    <a:gd name="T30" fmla="+- 0 27 10"/>
                                    <a:gd name="T31" fmla="*/ 27 h 353"/>
                                    <a:gd name="T32" fmla="+- 0 905 10"/>
                                    <a:gd name="T33" fmla="*/ T32 w 900"/>
                                    <a:gd name="T34" fmla="+- 0 46 10"/>
                                    <a:gd name="T35" fmla="*/ 46 h 353"/>
                                    <a:gd name="T36" fmla="+- 0 910 10"/>
                                    <a:gd name="T37" fmla="*/ T36 w 900"/>
                                    <a:gd name="T38" fmla="+- 0 68 10"/>
                                    <a:gd name="T39" fmla="*/ 68 h 353"/>
                                    <a:gd name="T40" fmla="+- 0 910 10"/>
                                    <a:gd name="T41" fmla="*/ T40 w 900"/>
                                    <a:gd name="T42" fmla="+- 0 304 10"/>
                                    <a:gd name="T43" fmla="*/ 304 h 353"/>
                                    <a:gd name="T44" fmla="+- 0 905 10"/>
                                    <a:gd name="T45" fmla="*/ T44 w 900"/>
                                    <a:gd name="T46" fmla="+- 0 326 10"/>
                                    <a:gd name="T47" fmla="*/ 326 h 353"/>
                                    <a:gd name="T48" fmla="+- 0 892 10"/>
                                    <a:gd name="T49" fmla="*/ T48 w 900"/>
                                    <a:gd name="T50" fmla="+- 0 345 10"/>
                                    <a:gd name="T51" fmla="*/ 345 h 353"/>
                                    <a:gd name="T52" fmla="+- 0 874 10"/>
                                    <a:gd name="T53" fmla="*/ T52 w 900"/>
                                    <a:gd name="T54" fmla="+- 0 358 10"/>
                                    <a:gd name="T55" fmla="*/ 358 h 353"/>
                                    <a:gd name="T56" fmla="+- 0 851 10"/>
                                    <a:gd name="T57" fmla="*/ T56 w 900"/>
                                    <a:gd name="T58" fmla="+- 0 362 10"/>
                                    <a:gd name="T59" fmla="*/ 362 h 353"/>
                                    <a:gd name="T60" fmla="+- 0 68 10"/>
                                    <a:gd name="T61" fmla="*/ T60 w 900"/>
                                    <a:gd name="T62" fmla="+- 0 362 10"/>
                                    <a:gd name="T63" fmla="*/ 362 h 353"/>
                                    <a:gd name="T64" fmla="+- 0 46 10"/>
                                    <a:gd name="T65" fmla="*/ T64 w 900"/>
                                    <a:gd name="T66" fmla="+- 0 358 10"/>
                                    <a:gd name="T67" fmla="*/ 358 h 353"/>
                                    <a:gd name="T68" fmla="+- 0 27 10"/>
                                    <a:gd name="T69" fmla="*/ T68 w 900"/>
                                    <a:gd name="T70" fmla="+- 0 345 10"/>
                                    <a:gd name="T71" fmla="*/ 345 h 353"/>
                                    <a:gd name="T72" fmla="+- 0 14 10"/>
                                    <a:gd name="T73" fmla="*/ T72 w 900"/>
                                    <a:gd name="T74" fmla="+- 0 326 10"/>
                                    <a:gd name="T75" fmla="*/ 326 h 353"/>
                                    <a:gd name="T76" fmla="+- 0 10 10"/>
                                    <a:gd name="T77" fmla="*/ T76 w 900"/>
                                    <a:gd name="T78" fmla="+- 0 304 10"/>
                                    <a:gd name="T79" fmla="*/ 304 h 353"/>
                                    <a:gd name="T80" fmla="+- 0 10 10"/>
                                    <a:gd name="T81" fmla="*/ T80 w 900"/>
                                    <a:gd name="T82" fmla="+- 0 68 10"/>
                                    <a:gd name="T83" fmla="*/ 68 h 35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00" h="353">
                                      <a:moveTo>
                                        <a:pt x="0" y="58"/>
                                      </a:moveTo>
                                      <a:lnTo>
                                        <a:pt x="4" y="36"/>
                                      </a:lnTo>
                                      <a:lnTo>
                                        <a:pt x="17" y="17"/>
                                      </a:lnTo>
                                      <a:lnTo>
                                        <a:pt x="36" y="4"/>
                                      </a:lnTo>
                                      <a:lnTo>
                                        <a:pt x="58" y="0"/>
                                      </a:lnTo>
                                      <a:lnTo>
                                        <a:pt x="841" y="0"/>
                                      </a:lnTo>
                                      <a:lnTo>
                                        <a:pt x="864" y="4"/>
                                      </a:lnTo>
                                      <a:lnTo>
                                        <a:pt x="882" y="17"/>
                                      </a:lnTo>
                                      <a:lnTo>
                                        <a:pt x="895" y="36"/>
                                      </a:lnTo>
                                      <a:lnTo>
                                        <a:pt x="900" y="58"/>
                                      </a:lnTo>
                                      <a:lnTo>
                                        <a:pt x="900" y="294"/>
                                      </a:lnTo>
                                      <a:lnTo>
                                        <a:pt x="895" y="316"/>
                                      </a:lnTo>
                                      <a:lnTo>
                                        <a:pt x="882" y="335"/>
                                      </a:lnTo>
                                      <a:lnTo>
                                        <a:pt x="864" y="348"/>
                                      </a:lnTo>
                                      <a:lnTo>
                                        <a:pt x="841" y="352"/>
                                      </a:lnTo>
                                      <a:lnTo>
                                        <a:pt x="58" y="352"/>
                                      </a:lnTo>
                                      <a:lnTo>
                                        <a:pt x="36" y="348"/>
                                      </a:lnTo>
                                      <a:lnTo>
                                        <a:pt x="17" y="335"/>
                                      </a:lnTo>
                                      <a:lnTo>
                                        <a:pt x="4" y="316"/>
                                      </a:lnTo>
                                      <a:lnTo>
                                        <a:pt x="0" y="294"/>
                                      </a:lnTo>
                                      <a:lnTo>
                                        <a:pt x="0" y="58"/>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C795087" id="Group 97" o:spid="_x0000_s1026" style="width:46pt;height:18.6pt;mso-position-horizontal-relative:char;mso-position-vertical-relative:line" coordsize="920,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">
                      <v:shape id="Freeform 98" o:spid="_x0000_s1027" style="position:absolute;left:9;top:9;width:900;height:353;visibility:visible;mso-wrap-style:square;v-text-anchor:top" coordsize="900,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" path="m,58l4,36,17,17,36,4,58,,841,r23,4l882,17r13,19l900,58r,236l895,316r-13,19l864,348r-23,4l58,352,36,348,17,335,4,316,,294,,58xe" filled="f" strokeweight=".96pt">
                        <v:path arrowok="t" o:connecttype="custom" o:connectlocs="0,68;4,46;17,27;36,14;58,10;841,10;864,14;882,27;895,46;900,68;900,304;895,326;882,345;864,358;841,362;58,362;36,358;17,345;4,326;0,304;0,68" o:connectangles="0,0,0,0,0,0,0,0,0,0,0,0,0,0,0,0,0,0,0,0,0"/>
                      </v:shape>
                      <w10:anchorlock/>
                    </v:group>
                  </w:pict>
                </mc:Fallback>
              </mc:AlternateContent>
            </w:r>
          </w:p>
        </w:tc>
        <w:tc>
          <w:tcPr>
            <w:tcW w:w="1985" w:type="dxa"/>
          </w:tcPr>
          <w:p w:rsidR="00B772D7" w:rsidRPr="00440FC0" w:rsidRDefault="00B772D7" w:rsidP="00E23E87">
            <w:pPr>
              <w:pStyle w:val="TableParagraph"/>
              <w:spacing w:line="360" w:lineRule="auto"/>
              <w:ind w:left="108"/>
              <w:rPr>
                <w:i/>
                <w:color w:val="000000" w:themeColor="text1"/>
                <w:sz w:val="24"/>
              </w:rPr>
            </w:pPr>
            <w:r w:rsidRPr="00440FC0">
              <w:rPr>
                <w:color w:val="000000" w:themeColor="text1"/>
                <w:sz w:val="24"/>
              </w:rPr>
              <w:t>Aktivitas (</w:t>
            </w:r>
            <w:r w:rsidRPr="00440FC0">
              <w:rPr>
                <w:i/>
                <w:color w:val="000000" w:themeColor="text1"/>
                <w:sz w:val="24"/>
              </w:rPr>
              <w:t>Activities)</w:t>
            </w:r>
          </w:p>
        </w:tc>
        <w:tc>
          <w:tcPr>
            <w:tcW w:w="2975" w:type="dxa"/>
          </w:tcPr>
          <w:p w:rsidR="00B772D7" w:rsidRPr="00440FC0" w:rsidRDefault="00B772D7" w:rsidP="00E23E87">
            <w:pPr>
              <w:pStyle w:val="TableParagraph"/>
              <w:spacing w:line="360" w:lineRule="auto"/>
              <w:ind w:left="106"/>
              <w:rPr>
                <w:color w:val="000000" w:themeColor="text1"/>
                <w:sz w:val="24"/>
              </w:rPr>
            </w:pPr>
            <w:r w:rsidRPr="00440FC0">
              <w:rPr>
                <w:color w:val="000000" w:themeColor="text1"/>
                <w:sz w:val="24"/>
              </w:rPr>
              <w:t xml:space="preserve">Aktivitas yang </w:t>
            </w:r>
            <w:r w:rsidRPr="00440FC0">
              <w:rPr>
                <w:color w:val="000000" w:themeColor="text1"/>
                <w:spacing w:val="-2"/>
                <w:sz w:val="24"/>
              </w:rPr>
              <w:t xml:space="preserve">dilakukan </w:t>
            </w:r>
            <w:r w:rsidRPr="00440FC0">
              <w:rPr>
                <w:color w:val="000000" w:themeColor="text1"/>
                <w:sz w:val="24"/>
              </w:rPr>
              <w:t xml:space="preserve">sistem, aktivitas </w:t>
            </w:r>
            <w:r w:rsidRPr="00440FC0">
              <w:rPr>
                <w:color w:val="000000" w:themeColor="text1"/>
                <w:spacing w:val="-3"/>
                <w:sz w:val="24"/>
              </w:rPr>
              <w:t xml:space="preserve">biasanya </w:t>
            </w:r>
            <w:r w:rsidRPr="00440FC0">
              <w:rPr>
                <w:color w:val="000000" w:themeColor="text1"/>
                <w:sz w:val="24"/>
              </w:rPr>
              <w:t>diawalai dengan</w:t>
            </w:r>
            <w:r w:rsidRPr="00440FC0">
              <w:rPr>
                <w:color w:val="000000" w:themeColor="text1"/>
                <w:spacing w:val="58"/>
                <w:sz w:val="24"/>
              </w:rPr>
              <w:t xml:space="preserve"> </w:t>
            </w:r>
            <w:r w:rsidRPr="00440FC0">
              <w:rPr>
                <w:color w:val="000000" w:themeColor="text1"/>
                <w:spacing w:val="-4"/>
                <w:sz w:val="24"/>
              </w:rPr>
              <w:t>kata</w:t>
            </w:r>
          </w:p>
          <w:p w:rsidR="00B772D7" w:rsidRPr="00440FC0" w:rsidRDefault="00B772D7" w:rsidP="00E23E87">
            <w:pPr>
              <w:pStyle w:val="TableParagraph"/>
              <w:spacing w:line="360" w:lineRule="auto"/>
              <w:ind w:left="106"/>
              <w:rPr>
                <w:color w:val="000000" w:themeColor="text1"/>
                <w:sz w:val="24"/>
              </w:rPr>
            </w:pPr>
            <w:r w:rsidRPr="00440FC0">
              <w:rPr>
                <w:color w:val="000000" w:themeColor="text1"/>
                <w:sz w:val="24"/>
              </w:rPr>
              <w:t>kerja.</w:t>
            </w:r>
          </w:p>
        </w:tc>
      </w:tr>
      <w:tr w:rsidR="00B772D7" w:rsidRPr="00440FC0" w:rsidTr="00E23E87">
        <w:trPr>
          <w:trHeight w:val="1243"/>
        </w:trPr>
        <w:tc>
          <w:tcPr>
            <w:tcW w:w="567" w:type="dxa"/>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3.</w:t>
            </w:r>
          </w:p>
        </w:tc>
        <w:tc>
          <w:tcPr>
            <w:tcW w:w="1418" w:type="dxa"/>
          </w:tcPr>
          <w:p w:rsidR="00B772D7" w:rsidRPr="00440FC0" w:rsidRDefault="00B772D7" w:rsidP="00E23E87">
            <w:pPr>
              <w:pStyle w:val="TableParagraph"/>
              <w:spacing w:before="6" w:line="360" w:lineRule="auto"/>
              <w:rPr>
                <w:b/>
                <w:color w:val="000000" w:themeColor="text1"/>
                <w:sz w:val="6"/>
              </w:rPr>
            </w:pPr>
          </w:p>
          <w:p w:rsidR="00B772D7" w:rsidRPr="00440FC0" w:rsidRDefault="00B772D7" w:rsidP="00E23E87">
            <w:pPr>
              <w:pStyle w:val="TableParagraph"/>
              <w:spacing w:line="360" w:lineRule="auto"/>
              <w:ind w:left="106"/>
              <w:rPr>
                <w:color w:val="000000" w:themeColor="text1"/>
                <w:sz w:val="20"/>
              </w:rPr>
            </w:pPr>
            <w:r w:rsidRPr="00440FC0">
              <w:rPr>
                <w:noProof/>
                <w:color w:val="000000" w:themeColor="text1"/>
                <w:sz w:val="20"/>
                <w:lang w:val="id-ID" w:eastAsia="id-ID"/>
              </w:rPr>
              <mc:AlternateContent>
                <mc:Choice Requires="wpg">
                  <w:drawing>
                    <wp:inline distT="0" distB="0" distL="0" distR="0" wp14:anchorId="56FAD3F6" wp14:editId="6FA273B5">
                      <wp:extent cx="600710" cy="440690"/>
                      <wp:effectExtent l="17780" t="10795" r="10160" b="15240"/>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710" cy="440690"/>
                                <a:chOff x="0" y="0"/>
                                <a:chExt cx="946" cy="694"/>
                              </a:xfrm>
                            </wpg:grpSpPr>
                            <wps:wsp>
                              <wps:cNvPr id="96" name="Freeform 96"/>
                              <wps:cNvSpPr>
                                <a:spLocks/>
                              </wps:cNvSpPr>
                              <wps:spPr bwMode="auto">
                                <a:xfrm>
                                  <a:off x="9" y="9"/>
                                  <a:ext cx="927" cy="675"/>
                                </a:xfrm>
                                <a:custGeom>
                                  <a:avLst/>
                                  <a:gdLst>
                                    <a:gd name="T0" fmla="+- 0 10 10"/>
                                    <a:gd name="T1" fmla="*/ T0 w 927"/>
                                    <a:gd name="T2" fmla="+- 0 347 10"/>
                                    <a:gd name="T3" fmla="*/ 347 h 675"/>
                                    <a:gd name="T4" fmla="+- 0 473 10"/>
                                    <a:gd name="T5" fmla="*/ T4 w 927"/>
                                    <a:gd name="T6" fmla="+- 0 10 10"/>
                                    <a:gd name="T7" fmla="*/ 10 h 675"/>
                                    <a:gd name="T8" fmla="+- 0 936 10"/>
                                    <a:gd name="T9" fmla="*/ T8 w 927"/>
                                    <a:gd name="T10" fmla="+- 0 347 10"/>
                                    <a:gd name="T11" fmla="*/ 347 h 675"/>
                                    <a:gd name="T12" fmla="+- 0 473 10"/>
                                    <a:gd name="T13" fmla="*/ T12 w 927"/>
                                    <a:gd name="T14" fmla="+- 0 684 10"/>
                                    <a:gd name="T15" fmla="*/ 684 h 675"/>
                                    <a:gd name="T16" fmla="+- 0 10 10"/>
                                    <a:gd name="T17" fmla="*/ T16 w 927"/>
                                    <a:gd name="T18" fmla="+- 0 347 10"/>
                                    <a:gd name="T19" fmla="*/ 347 h 675"/>
                                  </a:gdLst>
                                  <a:ahLst/>
                                  <a:cxnLst>
                                    <a:cxn ang="0">
                                      <a:pos x="T1" y="T3"/>
                                    </a:cxn>
                                    <a:cxn ang="0">
                                      <a:pos x="T5" y="T7"/>
                                    </a:cxn>
                                    <a:cxn ang="0">
                                      <a:pos x="T9" y="T11"/>
                                    </a:cxn>
                                    <a:cxn ang="0">
                                      <a:pos x="T13" y="T15"/>
                                    </a:cxn>
                                    <a:cxn ang="0">
                                      <a:pos x="T17" y="T19"/>
                                    </a:cxn>
                                  </a:cxnLst>
                                  <a:rect l="0" t="0" r="r" b="b"/>
                                  <a:pathLst>
                                    <a:path w="927" h="675">
                                      <a:moveTo>
                                        <a:pt x="0" y="337"/>
                                      </a:moveTo>
                                      <a:lnTo>
                                        <a:pt x="463" y="0"/>
                                      </a:lnTo>
                                      <a:lnTo>
                                        <a:pt x="926" y="337"/>
                                      </a:lnTo>
                                      <a:lnTo>
                                        <a:pt x="463" y="674"/>
                                      </a:lnTo>
                                      <a:lnTo>
                                        <a:pt x="0" y="337"/>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9B29A26" id="Group 95" o:spid="_x0000_s1026" style="width:47.3pt;height:34.7pt;mso-position-horizontal-relative:char;mso-position-vertical-relative:line" coordsize="946,6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">
                      <v:shape id="Freeform 96" o:spid="_x0000_s1027" style="position:absolute;left:9;top:9;width:927;height:675;visibility:visible;mso-wrap-style:square;v-text-anchor:top" coordsize="927,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" path="m,337l463,,926,337,463,674,,337xe" filled="f" strokeweight=".96pt">
                        <v:path arrowok="t" o:connecttype="custom" o:connectlocs="0,347;463,10;926,347;463,684;0,347" o:connectangles="0,0,0,0,0"/>
                      </v:shape>
                      <w10:anchorlock/>
                    </v:group>
                  </w:pict>
                </mc:Fallback>
              </mc:AlternateContent>
            </w:r>
          </w:p>
        </w:tc>
        <w:tc>
          <w:tcPr>
            <w:tcW w:w="1985" w:type="dxa"/>
          </w:tcPr>
          <w:p w:rsidR="00B772D7" w:rsidRPr="00440FC0" w:rsidRDefault="00B772D7" w:rsidP="00E23E87">
            <w:pPr>
              <w:pStyle w:val="TableParagraph"/>
              <w:spacing w:line="360" w:lineRule="auto"/>
              <w:ind w:left="108"/>
              <w:rPr>
                <w:i/>
                <w:color w:val="000000" w:themeColor="text1"/>
                <w:sz w:val="24"/>
              </w:rPr>
            </w:pPr>
            <w:r w:rsidRPr="00440FC0">
              <w:rPr>
                <w:color w:val="000000" w:themeColor="text1"/>
                <w:sz w:val="24"/>
              </w:rPr>
              <w:t>Percabangan (</w:t>
            </w:r>
            <w:r w:rsidRPr="00440FC0">
              <w:rPr>
                <w:i/>
                <w:color w:val="000000" w:themeColor="text1"/>
                <w:sz w:val="24"/>
              </w:rPr>
              <w:t>Decision)</w:t>
            </w:r>
          </w:p>
        </w:tc>
        <w:tc>
          <w:tcPr>
            <w:tcW w:w="2975" w:type="dxa"/>
          </w:tcPr>
          <w:p w:rsidR="00B772D7" w:rsidRPr="00440FC0" w:rsidRDefault="00B772D7" w:rsidP="00E23E87">
            <w:pPr>
              <w:pStyle w:val="TableParagraph"/>
              <w:tabs>
                <w:tab w:val="left" w:pos="1339"/>
              </w:tabs>
              <w:spacing w:line="360" w:lineRule="auto"/>
              <w:ind w:left="106"/>
              <w:rPr>
                <w:color w:val="000000" w:themeColor="text1"/>
                <w:sz w:val="24"/>
              </w:rPr>
            </w:pPr>
            <w:r w:rsidRPr="00440FC0">
              <w:rPr>
                <w:color w:val="000000" w:themeColor="text1"/>
                <w:sz w:val="24"/>
              </w:rPr>
              <w:t>Asosiasi percabangan</w:t>
            </w:r>
          </w:p>
          <w:p w:rsidR="00B772D7" w:rsidRPr="00440FC0" w:rsidRDefault="00B772D7" w:rsidP="00E23E87">
            <w:pPr>
              <w:pStyle w:val="TableParagraph"/>
              <w:spacing w:before="5" w:line="360" w:lineRule="auto"/>
              <w:ind w:left="106"/>
              <w:rPr>
                <w:color w:val="000000" w:themeColor="text1"/>
                <w:sz w:val="24"/>
              </w:rPr>
            </w:pPr>
            <w:r w:rsidRPr="00440FC0">
              <w:rPr>
                <w:color w:val="000000" w:themeColor="text1"/>
                <w:sz w:val="24"/>
              </w:rPr>
              <w:t>dimana jika ada pilihan aktivitas lebih dari satu.</w:t>
            </w:r>
          </w:p>
        </w:tc>
      </w:tr>
      <w:tr w:rsidR="00B772D7" w:rsidRPr="00440FC0" w:rsidTr="00E23E87">
        <w:trPr>
          <w:trHeight w:val="1134"/>
        </w:trPr>
        <w:tc>
          <w:tcPr>
            <w:tcW w:w="567" w:type="dxa"/>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4.</w:t>
            </w:r>
          </w:p>
        </w:tc>
        <w:tc>
          <w:tcPr>
            <w:tcW w:w="1418" w:type="dxa"/>
          </w:tcPr>
          <w:p w:rsidR="00B772D7" w:rsidRPr="00440FC0" w:rsidRDefault="00B772D7" w:rsidP="00E23E87">
            <w:pPr>
              <w:pStyle w:val="TableParagraph"/>
              <w:spacing w:before="4" w:line="360" w:lineRule="auto"/>
              <w:rPr>
                <w:b/>
                <w:color w:val="000000" w:themeColor="text1"/>
              </w:rPr>
            </w:pPr>
          </w:p>
          <w:p w:rsidR="00B772D7" w:rsidRPr="00440FC0" w:rsidRDefault="00B772D7" w:rsidP="00E23E87">
            <w:pPr>
              <w:pStyle w:val="TableParagraph"/>
              <w:spacing w:line="360" w:lineRule="auto"/>
              <w:ind w:left="171"/>
              <w:rPr>
                <w:color w:val="000000" w:themeColor="text1"/>
                <w:sz w:val="20"/>
              </w:rPr>
            </w:pPr>
            <w:r w:rsidRPr="00440FC0">
              <w:rPr>
                <w:noProof/>
                <w:color w:val="000000" w:themeColor="text1"/>
                <w:sz w:val="20"/>
                <w:lang w:val="id-ID" w:eastAsia="id-ID"/>
              </w:rPr>
              <mc:AlternateContent>
                <mc:Choice Requires="wpg">
                  <w:drawing>
                    <wp:inline distT="0" distB="0" distL="0" distR="0" wp14:anchorId="463DE3CF" wp14:editId="4F595C2F">
                      <wp:extent cx="552450" cy="457200"/>
                      <wp:effectExtent l="1905" t="7620" r="7620" b="11430"/>
                      <wp:docPr id="90"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450" cy="457200"/>
                                <a:chOff x="0" y="0"/>
                                <a:chExt cx="870" cy="720"/>
                              </a:xfrm>
                            </wpg:grpSpPr>
                            <wps:wsp>
                              <wps:cNvPr id="91" name="AutoShape 91"/>
                              <wps:cNvSpPr>
                                <a:spLocks/>
                              </wps:cNvSpPr>
                              <wps:spPr bwMode="auto">
                                <a:xfrm>
                                  <a:off x="434" y="282"/>
                                  <a:ext cx="436" cy="120"/>
                                </a:xfrm>
                                <a:custGeom>
                                  <a:avLst/>
                                  <a:gdLst>
                                    <a:gd name="T0" fmla="+- 0 752 434"/>
                                    <a:gd name="T1" fmla="*/ T0 w 436"/>
                                    <a:gd name="T2" fmla="+- 0 282 282"/>
                                    <a:gd name="T3" fmla="*/ 282 h 120"/>
                                    <a:gd name="T4" fmla="+- 0 750 434"/>
                                    <a:gd name="T5" fmla="*/ T4 w 436"/>
                                    <a:gd name="T6" fmla="+- 0 332 282"/>
                                    <a:gd name="T7" fmla="*/ 332 h 120"/>
                                    <a:gd name="T8" fmla="+- 0 770 434"/>
                                    <a:gd name="T9" fmla="*/ T8 w 436"/>
                                    <a:gd name="T10" fmla="+- 0 333 282"/>
                                    <a:gd name="T11" fmla="*/ 333 h 120"/>
                                    <a:gd name="T12" fmla="+- 0 770 434"/>
                                    <a:gd name="T13" fmla="*/ T12 w 436"/>
                                    <a:gd name="T14" fmla="+- 0 353 282"/>
                                    <a:gd name="T15" fmla="*/ 353 h 120"/>
                                    <a:gd name="T16" fmla="+- 0 750 434"/>
                                    <a:gd name="T17" fmla="*/ T16 w 436"/>
                                    <a:gd name="T18" fmla="+- 0 353 282"/>
                                    <a:gd name="T19" fmla="*/ 353 h 120"/>
                                    <a:gd name="T20" fmla="+- 0 748 434"/>
                                    <a:gd name="T21" fmla="*/ T20 w 436"/>
                                    <a:gd name="T22" fmla="+- 0 402 282"/>
                                    <a:gd name="T23" fmla="*/ 402 h 120"/>
                                    <a:gd name="T24" fmla="+- 0 855 434"/>
                                    <a:gd name="T25" fmla="*/ T24 w 436"/>
                                    <a:gd name="T26" fmla="+- 0 353 282"/>
                                    <a:gd name="T27" fmla="*/ 353 h 120"/>
                                    <a:gd name="T28" fmla="+- 0 770 434"/>
                                    <a:gd name="T29" fmla="*/ T28 w 436"/>
                                    <a:gd name="T30" fmla="+- 0 353 282"/>
                                    <a:gd name="T31" fmla="*/ 353 h 120"/>
                                    <a:gd name="T32" fmla="+- 0 750 434"/>
                                    <a:gd name="T33" fmla="*/ T32 w 436"/>
                                    <a:gd name="T34" fmla="+- 0 352 282"/>
                                    <a:gd name="T35" fmla="*/ 352 h 120"/>
                                    <a:gd name="T36" fmla="+- 0 857 434"/>
                                    <a:gd name="T37" fmla="*/ T36 w 436"/>
                                    <a:gd name="T38" fmla="+- 0 352 282"/>
                                    <a:gd name="T39" fmla="*/ 352 h 120"/>
                                    <a:gd name="T40" fmla="+- 0 870 434"/>
                                    <a:gd name="T41" fmla="*/ T40 w 436"/>
                                    <a:gd name="T42" fmla="+- 0 346 282"/>
                                    <a:gd name="T43" fmla="*/ 346 h 120"/>
                                    <a:gd name="T44" fmla="+- 0 752 434"/>
                                    <a:gd name="T45" fmla="*/ T44 w 436"/>
                                    <a:gd name="T46" fmla="+- 0 282 282"/>
                                    <a:gd name="T47" fmla="*/ 282 h 120"/>
                                    <a:gd name="T48" fmla="+- 0 750 434"/>
                                    <a:gd name="T49" fmla="*/ T48 w 436"/>
                                    <a:gd name="T50" fmla="+- 0 332 282"/>
                                    <a:gd name="T51" fmla="*/ 332 h 120"/>
                                    <a:gd name="T52" fmla="+- 0 750 434"/>
                                    <a:gd name="T53" fmla="*/ T52 w 436"/>
                                    <a:gd name="T54" fmla="+- 0 352 282"/>
                                    <a:gd name="T55" fmla="*/ 352 h 120"/>
                                    <a:gd name="T56" fmla="+- 0 770 434"/>
                                    <a:gd name="T57" fmla="*/ T56 w 436"/>
                                    <a:gd name="T58" fmla="+- 0 353 282"/>
                                    <a:gd name="T59" fmla="*/ 353 h 120"/>
                                    <a:gd name="T60" fmla="+- 0 770 434"/>
                                    <a:gd name="T61" fmla="*/ T60 w 436"/>
                                    <a:gd name="T62" fmla="+- 0 333 282"/>
                                    <a:gd name="T63" fmla="*/ 333 h 120"/>
                                    <a:gd name="T64" fmla="+- 0 750 434"/>
                                    <a:gd name="T65" fmla="*/ T64 w 436"/>
                                    <a:gd name="T66" fmla="+- 0 332 282"/>
                                    <a:gd name="T67" fmla="*/ 332 h 120"/>
                                    <a:gd name="T68" fmla="+- 0 435 434"/>
                                    <a:gd name="T69" fmla="*/ T68 w 436"/>
                                    <a:gd name="T70" fmla="+- 0 321 282"/>
                                    <a:gd name="T71" fmla="*/ 321 h 120"/>
                                    <a:gd name="T72" fmla="+- 0 434 434"/>
                                    <a:gd name="T73" fmla="*/ T72 w 436"/>
                                    <a:gd name="T74" fmla="+- 0 341 282"/>
                                    <a:gd name="T75" fmla="*/ 341 h 120"/>
                                    <a:gd name="T76" fmla="+- 0 750 434"/>
                                    <a:gd name="T77" fmla="*/ T76 w 436"/>
                                    <a:gd name="T78" fmla="+- 0 352 282"/>
                                    <a:gd name="T79" fmla="*/ 352 h 120"/>
                                    <a:gd name="T80" fmla="+- 0 750 434"/>
                                    <a:gd name="T81" fmla="*/ T80 w 436"/>
                                    <a:gd name="T82" fmla="+- 0 332 282"/>
                                    <a:gd name="T83" fmla="*/ 332 h 120"/>
                                    <a:gd name="T84" fmla="+- 0 435 434"/>
                                    <a:gd name="T85" fmla="*/ T84 w 436"/>
                                    <a:gd name="T86" fmla="+- 0 321 282"/>
                                    <a:gd name="T87" fmla="*/ 321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36" h="120">
                                      <a:moveTo>
                                        <a:pt x="318" y="0"/>
                                      </a:moveTo>
                                      <a:lnTo>
                                        <a:pt x="316" y="50"/>
                                      </a:lnTo>
                                      <a:lnTo>
                                        <a:pt x="336" y="51"/>
                                      </a:lnTo>
                                      <a:lnTo>
                                        <a:pt x="336" y="71"/>
                                      </a:lnTo>
                                      <a:lnTo>
                                        <a:pt x="316" y="71"/>
                                      </a:lnTo>
                                      <a:lnTo>
                                        <a:pt x="314" y="120"/>
                                      </a:lnTo>
                                      <a:lnTo>
                                        <a:pt x="421" y="71"/>
                                      </a:lnTo>
                                      <a:lnTo>
                                        <a:pt x="336" y="71"/>
                                      </a:lnTo>
                                      <a:lnTo>
                                        <a:pt x="316" y="70"/>
                                      </a:lnTo>
                                      <a:lnTo>
                                        <a:pt x="423" y="70"/>
                                      </a:lnTo>
                                      <a:lnTo>
                                        <a:pt x="436" y="64"/>
                                      </a:lnTo>
                                      <a:lnTo>
                                        <a:pt x="318" y="0"/>
                                      </a:lnTo>
                                      <a:close/>
                                      <a:moveTo>
                                        <a:pt x="316" y="50"/>
                                      </a:moveTo>
                                      <a:lnTo>
                                        <a:pt x="316" y="70"/>
                                      </a:lnTo>
                                      <a:lnTo>
                                        <a:pt x="336" y="71"/>
                                      </a:lnTo>
                                      <a:lnTo>
                                        <a:pt x="336" y="51"/>
                                      </a:lnTo>
                                      <a:lnTo>
                                        <a:pt x="316" y="50"/>
                                      </a:lnTo>
                                      <a:close/>
                                      <a:moveTo>
                                        <a:pt x="1" y="39"/>
                                      </a:moveTo>
                                      <a:lnTo>
                                        <a:pt x="0" y="59"/>
                                      </a:lnTo>
                                      <a:lnTo>
                                        <a:pt x="316" y="70"/>
                                      </a:lnTo>
                                      <a:lnTo>
                                        <a:pt x="316" y="50"/>
                                      </a:lnTo>
                                      <a:lnTo>
                                        <a:pt x="1"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Line 92"/>
                              <wps:cNvCnPr>
                                <a:cxnSpLocks noChangeShapeType="1"/>
                              </wps:cNvCnPr>
                              <wps:spPr bwMode="auto">
                                <a:xfrm>
                                  <a:off x="404" y="0"/>
                                  <a:ext cx="0" cy="720"/>
                                </a:xfrm>
                                <a:prstGeom prst="line">
                                  <a:avLst/>
                                </a:prstGeom>
                                <a:noFill/>
                                <a:ln w="1524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3" name="AutoShape 93"/>
                              <wps:cNvSpPr>
                                <a:spLocks/>
                              </wps:cNvSpPr>
                              <wps:spPr bwMode="auto">
                                <a:xfrm>
                                  <a:off x="0" y="70"/>
                                  <a:ext cx="436" cy="120"/>
                                </a:xfrm>
                                <a:custGeom>
                                  <a:avLst/>
                                  <a:gdLst>
                                    <a:gd name="T0" fmla="*/ 318 w 436"/>
                                    <a:gd name="T1" fmla="+- 0 71 71"/>
                                    <a:gd name="T2" fmla="*/ 71 h 120"/>
                                    <a:gd name="T3" fmla="*/ 316 w 436"/>
                                    <a:gd name="T4" fmla="+- 0 121 71"/>
                                    <a:gd name="T5" fmla="*/ 121 h 120"/>
                                    <a:gd name="T6" fmla="*/ 336 w 436"/>
                                    <a:gd name="T7" fmla="+- 0 122 71"/>
                                    <a:gd name="T8" fmla="*/ 122 h 120"/>
                                    <a:gd name="T9" fmla="*/ 335 w 436"/>
                                    <a:gd name="T10" fmla="+- 0 142 71"/>
                                    <a:gd name="T11" fmla="*/ 142 h 120"/>
                                    <a:gd name="T12" fmla="*/ 315 w 436"/>
                                    <a:gd name="T13" fmla="+- 0 142 71"/>
                                    <a:gd name="T14" fmla="*/ 142 h 120"/>
                                    <a:gd name="T15" fmla="*/ 313 w 436"/>
                                    <a:gd name="T16" fmla="+- 0 191 71"/>
                                    <a:gd name="T17" fmla="*/ 191 h 120"/>
                                    <a:gd name="T18" fmla="*/ 421 w 436"/>
                                    <a:gd name="T19" fmla="+- 0 142 71"/>
                                    <a:gd name="T20" fmla="*/ 142 h 120"/>
                                    <a:gd name="T21" fmla="*/ 335 w 436"/>
                                    <a:gd name="T22" fmla="+- 0 142 71"/>
                                    <a:gd name="T23" fmla="*/ 142 h 120"/>
                                    <a:gd name="T24" fmla="*/ 315 w 436"/>
                                    <a:gd name="T25" fmla="+- 0 141 71"/>
                                    <a:gd name="T26" fmla="*/ 141 h 120"/>
                                    <a:gd name="T27" fmla="*/ 422 w 436"/>
                                    <a:gd name="T28" fmla="+- 0 141 71"/>
                                    <a:gd name="T29" fmla="*/ 141 h 120"/>
                                    <a:gd name="T30" fmla="*/ 435 w 436"/>
                                    <a:gd name="T31" fmla="+- 0 135 71"/>
                                    <a:gd name="T32" fmla="*/ 135 h 120"/>
                                    <a:gd name="T33" fmla="*/ 318 w 436"/>
                                    <a:gd name="T34" fmla="+- 0 71 71"/>
                                    <a:gd name="T35" fmla="*/ 71 h 120"/>
                                    <a:gd name="T36" fmla="*/ 316 w 436"/>
                                    <a:gd name="T37" fmla="+- 0 121 71"/>
                                    <a:gd name="T38" fmla="*/ 121 h 120"/>
                                    <a:gd name="T39" fmla="*/ 315 w 436"/>
                                    <a:gd name="T40" fmla="+- 0 141 71"/>
                                    <a:gd name="T41" fmla="*/ 141 h 120"/>
                                    <a:gd name="T42" fmla="*/ 335 w 436"/>
                                    <a:gd name="T43" fmla="+- 0 142 71"/>
                                    <a:gd name="T44" fmla="*/ 142 h 120"/>
                                    <a:gd name="T45" fmla="*/ 336 w 436"/>
                                    <a:gd name="T46" fmla="+- 0 122 71"/>
                                    <a:gd name="T47" fmla="*/ 122 h 120"/>
                                    <a:gd name="T48" fmla="*/ 316 w 436"/>
                                    <a:gd name="T49" fmla="+- 0 121 71"/>
                                    <a:gd name="T50" fmla="*/ 121 h 120"/>
                                    <a:gd name="T51" fmla="*/ 1 w 436"/>
                                    <a:gd name="T52" fmla="+- 0 110 71"/>
                                    <a:gd name="T53" fmla="*/ 110 h 120"/>
                                    <a:gd name="T54" fmla="*/ 0 w 436"/>
                                    <a:gd name="T55" fmla="+- 0 130 71"/>
                                    <a:gd name="T56" fmla="*/ 130 h 120"/>
                                    <a:gd name="T57" fmla="*/ 315 w 436"/>
                                    <a:gd name="T58" fmla="+- 0 141 71"/>
                                    <a:gd name="T59" fmla="*/ 141 h 120"/>
                                    <a:gd name="T60" fmla="*/ 316 w 436"/>
                                    <a:gd name="T61" fmla="+- 0 121 71"/>
                                    <a:gd name="T62" fmla="*/ 121 h 120"/>
                                    <a:gd name="T63" fmla="*/ 1 w 436"/>
                                    <a:gd name="T64" fmla="+- 0 110 71"/>
                                    <a:gd name="T65" fmla="*/ 110 h 120"/>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Lst>
                                  <a:rect l="0" t="0" r="r" b="b"/>
                                  <a:pathLst>
                                    <a:path w="436" h="120">
                                      <a:moveTo>
                                        <a:pt x="318" y="0"/>
                                      </a:moveTo>
                                      <a:lnTo>
                                        <a:pt x="316" y="50"/>
                                      </a:lnTo>
                                      <a:lnTo>
                                        <a:pt x="336" y="51"/>
                                      </a:lnTo>
                                      <a:lnTo>
                                        <a:pt x="335" y="71"/>
                                      </a:lnTo>
                                      <a:lnTo>
                                        <a:pt x="315" y="71"/>
                                      </a:lnTo>
                                      <a:lnTo>
                                        <a:pt x="313" y="120"/>
                                      </a:lnTo>
                                      <a:lnTo>
                                        <a:pt x="421" y="71"/>
                                      </a:lnTo>
                                      <a:lnTo>
                                        <a:pt x="335" y="71"/>
                                      </a:lnTo>
                                      <a:lnTo>
                                        <a:pt x="315" y="70"/>
                                      </a:lnTo>
                                      <a:lnTo>
                                        <a:pt x="422" y="70"/>
                                      </a:lnTo>
                                      <a:lnTo>
                                        <a:pt x="435" y="64"/>
                                      </a:lnTo>
                                      <a:lnTo>
                                        <a:pt x="318" y="0"/>
                                      </a:lnTo>
                                      <a:close/>
                                      <a:moveTo>
                                        <a:pt x="316" y="50"/>
                                      </a:moveTo>
                                      <a:lnTo>
                                        <a:pt x="315" y="70"/>
                                      </a:lnTo>
                                      <a:lnTo>
                                        <a:pt x="335" y="71"/>
                                      </a:lnTo>
                                      <a:lnTo>
                                        <a:pt x="336" y="51"/>
                                      </a:lnTo>
                                      <a:lnTo>
                                        <a:pt x="316" y="50"/>
                                      </a:lnTo>
                                      <a:close/>
                                      <a:moveTo>
                                        <a:pt x="1" y="39"/>
                                      </a:moveTo>
                                      <a:lnTo>
                                        <a:pt x="0" y="59"/>
                                      </a:lnTo>
                                      <a:lnTo>
                                        <a:pt x="315" y="70"/>
                                      </a:lnTo>
                                      <a:lnTo>
                                        <a:pt x="316" y="50"/>
                                      </a:lnTo>
                                      <a:lnTo>
                                        <a:pt x="1"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AutoShape 94"/>
                              <wps:cNvSpPr>
                                <a:spLocks/>
                              </wps:cNvSpPr>
                              <wps:spPr bwMode="auto">
                                <a:xfrm>
                                  <a:off x="0" y="536"/>
                                  <a:ext cx="436" cy="120"/>
                                </a:xfrm>
                                <a:custGeom>
                                  <a:avLst/>
                                  <a:gdLst>
                                    <a:gd name="T0" fmla="*/ 318 w 436"/>
                                    <a:gd name="T1" fmla="+- 0 536 536"/>
                                    <a:gd name="T2" fmla="*/ 536 h 120"/>
                                    <a:gd name="T3" fmla="*/ 316 w 436"/>
                                    <a:gd name="T4" fmla="+- 0 587 536"/>
                                    <a:gd name="T5" fmla="*/ 587 h 120"/>
                                    <a:gd name="T6" fmla="*/ 336 w 436"/>
                                    <a:gd name="T7" fmla="+- 0 587 536"/>
                                    <a:gd name="T8" fmla="*/ 587 h 120"/>
                                    <a:gd name="T9" fmla="*/ 335 w 436"/>
                                    <a:gd name="T10" fmla="+- 0 607 536"/>
                                    <a:gd name="T11" fmla="*/ 607 h 120"/>
                                    <a:gd name="T12" fmla="*/ 315 w 436"/>
                                    <a:gd name="T13" fmla="+- 0 607 536"/>
                                    <a:gd name="T14" fmla="*/ 607 h 120"/>
                                    <a:gd name="T15" fmla="*/ 313 w 436"/>
                                    <a:gd name="T16" fmla="+- 0 656 536"/>
                                    <a:gd name="T17" fmla="*/ 656 h 120"/>
                                    <a:gd name="T18" fmla="*/ 421 w 436"/>
                                    <a:gd name="T19" fmla="+- 0 607 536"/>
                                    <a:gd name="T20" fmla="*/ 607 h 120"/>
                                    <a:gd name="T21" fmla="*/ 335 w 436"/>
                                    <a:gd name="T22" fmla="+- 0 607 536"/>
                                    <a:gd name="T23" fmla="*/ 607 h 120"/>
                                    <a:gd name="T24" fmla="*/ 315 w 436"/>
                                    <a:gd name="T25" fmla="+- 0 607 536"/>
                                    <a:gd name="T26" fmla="*/ 607 h 120"/>
                                    <a:gd name="T27" fmla="*/ 422 w 436"/>
                                    <a:gd name="T28" fmla="+- 0 607 536"/>
                                    <a:gd name="T29" fmla="*/ 607 h 120"/>
                                    <a:gd name="T30" fmla="*/ 435 w 436"/>
                                    <a:gd name="T31" fmla="+- 0 601 536"/>
                                    <a:gd name="T32" fmla="*/ 601 h 120"/>
                                    <a:gd name="T33" fmla="*/ 318 w 436"/>
                                    <a:gd name="T34" fmla="+- 0 536 536"/>
                                    <a:gd name="T35" fmla="*/ 536 h 120"/>
                                    <a:gd name="T36" fmla="*/ 316 w 436"/>
                                    <a:gd name="T37" fmla="+- 0 587 536"/>
                                    <a:gd name="T38" fmla="*/ 587 h 120"/>
                                    <a:gd name="T39" fmla="*/ 315 w 436"/>
                                    <a:gd name="T40" fmla="+- 0 607 536"/>
                                    <a:gd name="T41" fmla="*/ 607 h 120"/>
                                    <a:gd name="T42" fmla="*/ 335 w 436"/>
                                    <a:gd name="T43" fmla="+- 0 607 536"/>
                                    <a:gd name="T44" fmla="*/ 607 h 120"/>
                                    <a:gd name="T45" fmla="*/ 336 w 436"/>
                                    <a:gd name="T46" fmla="+- 0 587 536"/>
                                    <a:gd name="T47" fmla="*/ 587 h 120"/>
                                    <a:gd name="T48" fmla="*/ 316 w 436"/>
                                    <a:gd name="T49" fmla="+- 0 587 536"/>
                                    <a:gd name="T50" fmla="*/ 587 h 120"/>
                                    <a:gd name="T51" fmla="*/ 1 w 436"/>
                                    <a:gd name="T52" fmla="+- 0 576 536"/>
                                    <a:gd name="T53" fmla="*/ 576 h 120"/>
                                    <a:gd name="T54" fmla="*/ 0 w 436"/>
                                    <a:gd name="T55" fmla="+- 0 596 536"/>
                                    <a:gd name="T56" fmla="*/ 596 h 120"/>
                                    <a:gd name="T57" fmla="*/ 315 w 436"/>
                                    <a:gd name="T58" fmla="+- 0 607 536"/>
                                    <a:gd name="T59" fmla="*/ 607 h 120"/>
                                    <a:gd name="T60" fmla="*/ 316 w 436"/>
                                    <a:gd name="T61" fmla="+- 0 587 536"/>
                                    <a:gd name="T62" fmla="*/ 587 h 120"/>
                                    <a:gd name="T63" fmla="*/ 1 w 436"/>
                                    <a:gd name="T64" fmla="+- 0 576 536"/>
                                    <a:gd name="T65" fmla="*/ 576 h 120"/>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Lst>
                                  <a:rect l="0" t="0" r="r" b="b"/>
                                  <a:pathLst>
                                    <a:path w="436" h="120">
                                      <a:moveTo>
                                        <a:pt x="318" y="0"/>
                                      </a:moveTo>
                                      <a:lnTo>
                                        <a:pt x="316" y="51"/>
                                      </a:lnTo>
                                      <a:lnTo>
                                        <a:pt x="336" y="51"/>
                                      </a:lnTo>
                                      <a:lnTo>
                                        <a:pt x="335" y="71"/>
                                      </a:lnTo>
                                      <a:lnTo>
                                        <a:pt x="315" y="71"/>
                                      </a:lnTo>
                                      <a:lnTo>
                                        <a:pt x="313" y="120"/>
                                      </a:lnTo>
                                      <a:lnTo>
                                        <a:pt x="421" y="71"/>
                                      </a:lnTo>
                                      <a:lnTo>
                                        <a:pt x="335" y="71"/>
                                      </a:lnTo>
                                      <a:lnTo>
                                        <a:pt x="315" y="71"/>
                                      </a:lnTo>
                                      <a:lnTo>
                                        <a:pt x="422" y="71"/>
                                      </a:lnTo>
                                      <a:lnTo>
                                        <a:pt x="435" y="65"/>
                                      </a:lnTo>
                                      <a:lnTo>
                                        <a:pt x="318" y="0"/>
                                      </a:lnTo>
                                      <a:close/>
                                      <a:moveTo>
                                        <a:pt x="316" y="51"/>
                                      </a:moveTo>
                                      <a:lnTo>
                                        <a:pt x="315" y="71"/>
                                      </a:lnTo>
                                      <a:lnTo>
                                        <a:pt x="335" y="71"/>
                                      </a:lnTo>
                                      <a:lnTo>
                                        <a:pt x="336" y="51"/>
                                      </a:lnTo>
                                      <a:lnTo>
                                        <a:pt x="316" y="51"/>
                                      </a:lnTo>
                                      <a:close/>
                                      <a:moveTo>
                                        <a:pt x="1" y="40"/>
                                      </a:moveTo>
                                      <a:lnTo>
                                        <a:pt x="0" y="60"/>
                                      </a:lnTo>
                                      <a:lnTo>
                                        <a:pt x="315" y="71"/>
                                      </a:lnTo>
                                      <a:lnTo>
                                        <a:pt x="316" y="51"/>
                                      </a:lnTo>
                                      <a:lnTo>
                                        <a:pt x="1" y="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7DDF97E" id="Group 90" o:spid="_x0000_s1026" style="width:43.5pt;height:36pt;mso-position-horizontal-relative:char;mso-position-vertical-relative:line" coordsize="87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">
                      <v:shape id="AutoShape 91" o:spid="_x0000_s1027" style="position:absolute;left:434;top:282;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" path="m318,r-2,50l336,51r,20l316,71r-2,49l421,71r-85,l316,70r107,l436,64,318,xm316,50r,20l336,71r,-20l316,50xm1,39l,59,316,70r,-20l1,39xe" fillcolor="black" stroked="f">
                        <v:path arrowok="t" o:connecttype="custom" o:connectlocs="318,282;316,332;336,333;336,353;316,353;314,402;421,353;336,353;316,352;423,352;436,346;318,282;316,332;316,352;336,353;336,333;316,332;1,321;0,341;316,352;316,332;1,321" o:connectangles="0,0,0,0,0,0,0,0,0,0,0,0,0,0,0,0,0,0,0,0,0,0"/>
                      </v:shape>
                      <v:line id="Line 92" o:spid="_x0000_s1028" style="position:absolute;visibility:visible;mso-wrap-style:square" from="404,0" to="404,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" strokeweight="1.2pt"/>
                      <v:shape id="AutoShape 93" o:spid="_x0000_s1029" style="position:absolute;top:70;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" path="m318,r-2,50l336,51r-1,20l315,71r-2,49l421,71r-86,l315,70r107,l435,64,318,xm316,50r-1,20l335,71r1,-20l316,50xm1,39l,59,315,70r1,-20l1,39xe" fillcolor="black" stroked="f">
                        <v:path arrowok="t" o:connecttype="custom" o:connectlocs="318,71;316,121;336,122;335,142;315,142;313,191;421,142;335,142;315,141;422,141;435,135;318,71;316,121;315,141;335,142;336,122;316,121;1,110;0,130;315,141;316,121;1,110" o:connectangles="0,0,0,0,0,0,0,0,0,0,0,0,0,0,0,0,0,0,0,0,0,0"/>
                      </v:shape>
                      <v:shape id="AutoShape 94" o:spid="_x0000_s1030" style="position:absolute;top:536;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" path="m318,r-2,51l336,51r-1,20l315,71r-2,49l421,71r-86,l315,71r107,l435,65,318,xm316,51r-1,20l335,71r1,-20l316,51xm1,40l,60,315,71r1,-20l1,40xe" fillcolor="black" stroked="f">
                        <v:path arrowok="t" o:connecttype="custom" o:connectlocs="318,536;316,587;336,587;335,607;315,607;313,656;421,607;335,607;315,607;422,607;435,601;318,536;316,587;315,607;335,607;336,587;316,587;1,576;0,596;315,607;316,587;1,576" o:connectangles="0,0,0,0,0,0,0,0,0,0,0,0,0,0,0,0,0,0,0,0,0,0"/>
                      </v:shape>
                      <w10:anchorlock/>
                    </v:group>
                  </w:pict>
                </mc:Fallback>
              </mc:AlternateContent>
            </w:r>
          </w:p>
        </w:tc>
        <w:tc>
          <w:tcPr>
            <w:tcW w:w="1985" w:type="dxa"/>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Penggabungan (</w:t>
            </w:r>
            <w:r w:rsidRPr="00440FC0">
              <w:rPr>
                <w:i/>
                <w:color w:val="000000" w:themeColor="text1"/>
                <w:sz w:val="24"/>
              </w:rPr>
              <w:t>Join</w:t>
            </w:r>
            <w:r w:rsidRPr="00440FC0">
              <w:rPr>
                <w:color w:val="000000" w:themeColor="text1"/>
                <w:sz w:val="24"/>
              </w:rPr>
              <w:t>)</w:t>
            </w:r>
          </w:p>
        </w:tc>
        <w:tc>
          <w:tcPr>
            <w:tcW w:w="2975" w:type="dxa"/>
          </w:tcPr>
          <w:p w:rsidR="00B772D7" w:rsidRPr="00440FC0" w:rsidRDefault="00B772D7" w:rsidP="00E23E87">
            <w:pPr>
              <w:pStyle w:val="TableParagraph"/>
              <w:tabs>
                <w:tab w:val="left" w:pos="1871"/>
              </w:tabs>
              <w:spacing w:line="360" w:lineRule="auto"/>
              <w:ind w:left="106"/>
              <w:rPr>
                <w:color w:val="000000" w:themeColor="text1"/>
                <w:sz w:val="24"/>
              </w:rPr>
            </w:pPr>
            <w:r w:rsidRPr="00440FC0">
              <w:rPr>
                <w:color w:val="000000" w:themeColor="text1"/>
                <w:sz w:val="24"/>
              </w:rPr>
              <w:t xml:space="preserve">Menunjukan </w:t>
            </w:r>
            <w:r w:rsidRPr="00440FC0">
              <w:rPr>
                <w:color w:val="000000" w:themeColor="text1"/>
                <w:spacing w:val="-4"/>
                <w:sz w:val="24"/>
              </w:rPr>
              <w:t xml:space="preserve">adanya </w:t>
            </w:r>
            <w:r w:rsidRPr="00440FC0">
              <w:rPr>
                <w:color w:val="000000" w:themeColor="text1"/>
                <w:sz w:val="24"/>
              </w:rPr>
              <w:t>penggabungan</w:t>
            </w:r>
            <w:r w:rsidRPr="00440FC0">
              <w:rPr>
                <w:color w:val="000000" w:themeColor="text1"/>
                <w:spacing w:val="-1"/>
                <w:sz w:val="24"/>
              </w:rPr>
              <w:t xml:space="preserve"> </w:t>
            </w:r>
            <w:r w:rsidRPr="00440FC0">
              <w:rPr>
                <w:color w:val="000000" w:themeColor="text1"/>
                <w:sz w:val="24"/>
              </w:rPr>
              <w:t>aktivitas.</w:t>
            </w:r>
          </w:p>
        </w:tc>
      </w:tr>
      <w:tr w:rsidR="00B772D7" w:rsidRPr="00440FC0" w:rsidTr="00E23E87">
        <w:trPr>
          <w:trHeight w:val="1240"/>
        </w:trPr>
        <w:tc>
          <w:tcPr>
            <w:tcW w:w="567" w:type="dxa"/>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5.</w:t>
            </w:r>
          </w:p>
        </w:tc>
        <w:tc>
          <w:tcPr>
            <w:tcW w:w="1418" w:type="dxa"/>
          </w:tcPr>
          <w:p w:rsidR="00B772D7" w:rsidRPr="00440FC0" w:rsidRDefault="00B772D7" w:rsidP="00E23E87">
            <w:pPr>
              <w:pStyle w:val="TableParagraph"/>
              <w:spacing w:before="4" w:line="360" w:lineRule="auto"/>
              <w:rPr>
                <w:b/>
                <w:color w:val="000000" w:themeColor="text1"/>
              </w:rPr>
            </w:pPr>
          </w:p>
          <w:p w:rsidR="00B772D7" w:rsidRPr="00440FC0" w:rsidRDefault="00B772D7" w:rsidP="00E23E87">
            <w:pPr>
              <w:pStyle w:val="TableParagraph"/>
              <w:spacing w:line="360" w:lineRule="auto"/>
              <w:ind w:left="140"/>
              <w:rPr>
                <w:color w:val="000000" w:themeColor="text1"/>
                <w:sz w:val="20"/>
              </w:rPr>
            </w:pPr>
            <w:r w:rsidRPr="00440FC0">
              <w:rPr>
                <w:noProof/>
                <w:color w:val="000000" w:themeColor="text1"/>
                <w:sz w:val="20"/>
                <w:lang w:val="id-ID" w:eastAsia="id-ID"/>
              </w:rPr>
              <mc:AlternateContent>
                <mc:Choice Requires="wpg">
                  <w:drawing>
                    <wp:inline distT="0" distB="0" distL="0" distR="0" wp14:anchorId="323244B3" wp14:editId="4D8267C2">
                      <wp:extent cx="563245" cy="459740"/>
                      <wp:effectExtent l="1270" t="10160" r="6985" b="6350"/>
                      <wp:docPr id="85" name="Group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245" cy="459740"/>
                                <a:chOff x="0" y="0"/>
                                <a:chExt cx="887" cy="724"/>
                              </a:xfrm>
                            </wpg:grpSpPr>
                            <wps:wsp>
                              <wps:cNvPr id="86" name="AutoShape 86"/>
                              <wps:cNvSpPr>
                                <a:spLocks/>
                              </wps:cNvSpPr>
                              <wps:spPr bwMode="auto">
                                <a:xfrm>
                                  <a:off x="451" y="63"/>
                                  <a:ext cx="436" cy="120"/>
                                </a:xfrm>
                                <a:custGeom>
                                  <a:avLst/>
                                  <a:gdLst>
                                    <a:gd name="T0" fmla="+- 0 769 451"/>
                                    <a:gd name="T1" fmla="*/ T0 w 436"/>
                                    <a:gd name="T2" fmla="+- 0 64 64"/>
                                    <a:gd name="T3" fmla="*/ 64 h 120"/>
                                    <a:gd name="T4" fmla="+- 0 767 451"/>
                                    <a:gd name="T5" fmla="*/ T4 w 436"/>
                                    <a:gd name="T6" fmla="+- 0 114 64"/>
                                    <a:gd name="T7" fmla="*/ 114 h 120"/>
                                    <a:gd name="T8" fmla="+- 0 787 451"/>
                                    <a:gd name="T9" fmla="*/ T8 w 436"/>
                                    <a:gd name="T10" fmla="+- 0 114 64"/>
                                    <a:gd name="T11" fmla="*/ 114 h 120"/>
                                    <a:gd name="T12" fmla="+- 0 786 451"/>
                                    <a:gd name="T13" fmla="*/ T12 w 436"/>
                                    <a:gd name="T14" fmla="+- 0 134 64"/>
                                    <a:gd name="T15" fmla="*/ 134 h 120"/>
                                    <a:gd name="T16" fmla="+- 0 766 451"/>
                                    <a:gd name="T17" fmla="*/ T16 w 436"/>
                                    <a:gd name="T18" fmla="+- 0 134 64"/>
                                    <a:gd name="T19" fmla="*/ 134 h 120"/>
                                    <a:gd name="T20" fmla="+- 0 765 451"/>
                                    <a:gd name="T21" fmla="*/ T20 w 436"/>
                                    <a:gd name="T22" fmla="+- 0 184 64"/>
                                    <a:gd name="T23" fmla="*/ 184 h 120"/>
                                    <a:gd name="T24" fmla="+- 0 872 451"/>
                                    <a:gd name="T25" fmla="*/ T24 w 436"/>
                                    <a:gd name="T26" fmla="+- 0 134 64"/>
                                    <a:gd name="T27" fmla="*/ 134 h 120"/>
                                    <a:gd name="T28" fmla="+- 0 786 451"/>
                                    <a:gd name="T29" fmla="*/ T28 w 436"/>
                                    <a:gd name="T30" fmla="+- 0 134 64"/>
                                    <a:gd name="T31" fmla="*/ 134 h 120"/>
                                    <a:gd name="T32" fmla="+- 0 766 451"/>
                                    <a:gd name="T33" fmla="*/ T32 w 436"/>
                                    <a:gd name="T34" fmla="+- 0 134 64"/>
                                    <a:gd name="T35" fmla="*/ 134 h 120"/>
                                    <a:gd name="T36" fmla="+- 0 874 451"/>
                                    <a:gd name="T37" fmla="*/ T36 w 436"/>
                                    <a:gd name="T38" fmla="+- 0 134 64"/>
                                    <a:gd name="T39" fmla="*/ 134 h 120"/>
                                    <a:gd name="T40" fmla="+- 0 887 451"/>
                                    <a:gd name="T41" fmla="*/ T40 w 436"/>
                                    <a:gd name="T42" fmla="+- 0 128 64"/>
                                    <a:gd name="T43" fmla="*/ 128 h 120"/>
                                    <a:gd name="T44" fmla="+- 0 769 451"/>
                                    <a:gd name="T45" fmla="*/ T44 w 436"/>
                                    <a:gd name="T46" fmla="+- 0 64 64"/>
                                    <a:gd name="T47" fmla="*/ 64 h 120"/>
                                    <a:gd name="T48" fmla="+- 0 767 451"/>
                                    <a:gd name="T49" fmla="*/ T48 w 436"/>
                                    <a:gd name="T50" fmla="+- 0 114 64"/>
                                    <a:gd name="T51" fmla="*/ 114 h 120"/>
                                    <a:gd name="T52" fmla="+- 0 766 451"/>
                                    <a:gd name="T53" fmla="*/ T52 w 436"/>
                                    <a:gd name="T54" fmla="+- 0 134 64"/>
                                    <a:gd name="T55" fmla="*/ 134 h 120"/>
                                    <a:gd name="T56" fmla="+- 0 786 451"/>
                                    <a:gd name="T57" fmla="*/ T56 w 436"/>
                                    <a:gd name="T58" fmla="+- 0 134 64"/>
                                    <a:gd name="T59" fmla="*/ 134 h 120"/>
                                    <a:gd name="T60" fmla="+- 0 787 451"/>
                                    <a:gd name="T61" fmla="*/ T60 w 436"/>
                                    <a:gd name="T62" fmla="+- 0 114 64"/>
                                    <a:gd name="T63" fmla="*/ 114 h 120"/>
                                    <a:gd name="T64" fmla="+- 0 767 451"/>
                                    <a:gd name="T65" fmla="*/ T64 w 436"/>
                                    <a:gd name="T66" fmla="+- 0 114 64"/>
                                    <a:gd name="T67" fmla="*/ 114 h 120"/>
                                    <a:gd name="T68" fmla="+- 0 452 451"/>
                                    <a:gd name="T69" fmla="*/ T68 w 436"/>
                                    <a:gd name="T70" fmla="+- 0 103 64"/>
                                    <a:gd name="T71" fmla="*/ 103 h 120"/>
                                    <a:gd name="T72" fmla="+- 0 451 451"/>
                                    <a:gd name="T73" fmla="*/ T72 w 436"/>
                                    <a:gd name="T74" fmla="+- 0 123 64"/>
                                    <a:gd name="T75" fmla="*/ 123 h 120"/>
                                    <a:gd name="T76" fmla="+- 0 766 451"/>
                                    <a:gd name="T77" fmla="*/ T76 w 436"/>
                                    <a:gd name="T78" fmla="+- 0 134 64"/>
                                    <a:gd name="T79" fmla="*/ 134 h 120"/>
                                    <a:gd name="T80" fmla="+- 0 767 451"/>
                                    <a:gd name="T81" fmla="*/ T80 w 436"/>
                                    <a:gd name="T82" fmla="+- 0 114 64"/>
                                    <a:gd name="T83" fmla="*/ 114 h 120"/>
                                    <a:gd name="T84" fmla="+- 0 452 451"/>
                                    <a:gd name="T85" fmla="*/ T84 w 436"/>
                                    <a:gd name="T86" fmla="+- 0 103 64"/>
                                    <a:gd name="T87" fmla="*/ 103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36" h="120">
                                      <a:moveTo>
                                        <a:pt x="318" y="0"/>
                                      </a:moveTo>
                                      <a:lnTo>
                                        <a:pt x="316" y="50"/>
                                      </a:lnTo>
                                      <a:lnTo>
                                        <a:pt x="336" y="50"/>
                                      </a:lnTo>
                                      <a:lnTo>
                                        <a:pt x="335" y="70"/>
                                      </a:lnTo>
                                      <a:lnTo>
                                        <a:pt x="315" y="70"/>
                                      </a:lnTo>
                                      <a:lnTo>
                                        <a:pt x="314" y="120"/>
                                      </a:lnTo>
                                      <a:lnTo>
                                        <a:pt x="421" y="70"/>
                                      </a:lnTo>
                                      <a:lnTo>
                                        <a:pt x="335" y="70"/>
                                      </a:lnTo>
                                      <a:lnTo>
                                        <a:pt x="315" y="70"/>
                                      </a:lnTo>
                                      <a:lnTo>
                                        <a:pt x="423" y="70"/>
                                      </a:lnTo>
                                      <a:lnTo>
                                        <a:pt x="436" y="64"/>
                                      </a:lnTo>
                                      <a:lnTo>
                                        <a:pt x="318" y="0"/>
                                      </a:lnTo>
                                      <a:close/>
                                      <a:moveTo>
                                        <a:pt x="316" y="50"/>
                                      </a:moveTo>
                                      <a:lnTo>
                                        <a:pt x="315" y="70"/>
                                      </a:lnTo>
                                      <a:lnTo>
                                        <a:pt x="335" y="70"/>
                                      </a:lnTo>
                                      <a:lnTo>
                                        <a:pt x="336" y="50"/>
                                      </a:lnTo>
                                      <a:lnTo>
                                        <a:pt x="316" y="50"/>
                                      </a:lnTo>
                                      <a:close/>
                                      <a:moveTo>
                                        <a:pt x="1" y="39"/>
                                      </a:moveTo>
                                      <a:lnTo>
                                        <a:pt x="0" y="59"/>
                                      </a:lnTo>
                                      <a:lnTo>
                                        <a:pt x="315" y="70"/>
                                      </a:lnTo>
                                      <a:lnTo>
                                        <a:pt x="316" y="50"/>
                                      </a:lnTo>
                                      <a:lnTo>
                                        <a:pt x="1"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Line 87"/>
                              <wps:cNvCnPr>
                                <a:cxnSpLocks noChangeShapeType="1"/>
                              </wps:cNvCnPr>
                              <wps:spPr bwMode="auto">
                                <a:xfrm>
                                  <a:off x="435" y="0"/>
                                  <a:ext cx="0" cy="720"/>
                                </a:xfrm>
                                <a:prstGeom prst="line">
                                  <a:avLst/>
                                </a:prstGeom>
                                <a:noFill/>
                                <a:ln w="1524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8" name="AutoShape 88"/>
                              <wps:cNvSpPr>
                                <a:spLocks/>
                              </wps:cNvSpPr>
                              <wps:spPr bwMode="auto">
                                <a:xfrm>
                                  <a:off x="434" y="603"/>
                                  <a:ext cx="436" cy="120"/>
                                </a:xfrm>
                                <a:custGeom>
                                  <a:avLst/>
                                  <a:gdLst>
                                    <a:gd name="T0" fmla="+- 0 752 434"/>
                                    <a:gd name="T1" fmla="*/ T0 w 436"/>
                                    <a:gd name="T2" fmla="+- 0 604 604"/>
                                    <a:gd name="T3" fmla="*/ 604 h 120"/>
                                    <a:gd name="T4" fmla="+- 0 750 434"/>
                                    <a:gd name="T5" fmla="*/ T4 w 436"/>
                                    <a:gd name="T6" fmla="+- 0 654 604"/>
                                    <a:gd name="T7" fmla="*/ 654 h 120"/>
                                    <a:gd name="T8" fmla="+- 0 770 434"/>
                                    <a:gd name="T9" fmla="*/ T8 w 436"/>
                                    <a:gd name="T10" fmla="+- 0 654 604"/>
                                    <a:gd name="T11" fmla="*/ 654 h 120"/>
                                    <a:gd name="T12" fmla="+- 0 770 434"/>
                                    <a:gd name="T13" fmla="*/ T12 w 436"/>
                                    <a:gd name="T14" fmla="+- 0 674 604"/>
                                    <a:gd name="T15" fmla="*/ 674 h 120"/>
                                    <a:gd name="T16" fmla="+- 0 750 434"/>
                                    <a:gd name="T17" fmla="*/ T16 w 436"/>
                                    <a:gd name="T18" fmla="+- 0 674 604"/>
                                    <a:gd name="T19" fmla="*/ 674 h 120"/>
                                    <a:gd name="T20" fmla="+- 0 748 434"/>
                                    <a:gd name="T21" fmla="*/ T20 w 436"/>
                                    <a:gd name="T22" fmla="+- 0 724 604"/>
                                    <a:gd name="T23" fmla="*/ 724 h 120"/>
                                    <a:gd name="T24" fmla="+- 0 855 434"/>
                                    <a:gd name="T25" fmla="*/ T24 w 436"/>
                                    <a:gd name="T26" fmla="+- 0 674 604"/>
                                    <a:gd name="T27" fmla="*/ 674 h 120"/>
                                    <a:gd name="T28" fmla="+- 0 770 434"/>
                                    <a:gd name="T29" fmla="*/ T28 w 436"/>
                                    <a:gd name="T30" fmla="+- 0 674 604"/>
                                    <a:gd name="T31" fmla="*/ 674 h 120"/>
                                    <a:gd name="T32" fmla="+- 0 750 434"/>
                                    <a:gd name="T33" fmla="*/ T32 w 436"/>
                                    <a:gd name="T34" fmla="+- 0 674 604"/>
                                    <a:gd name="T35" fmla="*/ 674 h 120"/>
                                    <a:gd name="T36" fmla="+- 0 857 434"/>
                                    <a:gd name="T37" fmla="*/ T36 w 436"/>
                                    <a:gd name="T38" fmla="+- 0 674 604"/>
                                    <a:gd name="T39" fmla="*/ 674 h 120"/>
                                    <a:gd name="T40" fmla="+- 0 870 434"/>
                                    <a:gd name="T41" fmla="*/ T40 w 436"/>
                                    <a:gd name="T42" fmla="+- 0 668 604"/>
                                    <a:gd name="T43" fmla="*/ 668 h 120"/>
                                    <a:gd name="T44" fmla="+- 0 752 434"/>
                                    <a:gd name="T45" fmla="*/ T44 w 436"/>
                                    <a:gd name="T46" fmla="+- 0 604 604"/>
                                    <a:gd name="T47" fmla="*/ 604 h 120"/>
                                    <a:gd name="T48" fmla="+- 0 750 434"/>
                                    <a:gd name="T49" fmla="*/ T48 w 436"/>
                                    <a:gd name="T50" fmla="+- 0 654 604"/>
                                    <a:gd name="T51" fmla="*/ 654 h 120"/>
                                    <a:gd name="T52" fmla="+- 0 750 434"/>
                                    <a:gd name="T53" fmla="*/ T52 w 436"/>
                                    <a:gd name="T54" fmla="+- 0 674 604"/>
                                    <a:gd name="T55" fmla="*/ 674 h 120"/>
                                    <a:gd name="T56" fmla="+- 0 770 434"/>
                                    <a:gd name="T57" fmla="*/ T56 w 436"/>
                                    <a:gd name="T58" fmla="+- 0 674 604"/>
                                    <a:gd name="T59" fmla="*/ 674 h 120"/>
                                    <a:gd name="T60" fmla="+- 0 770 434"/>
                                    <a:gd name="T61" fmla="*/ T60 w 436"/>
                                    <a:gd name="T62" fmla="+- 0 654 604"/>
                                    <a:gd name="T63" fmla="*/ 654 h 120"/>
                                    <a:gd name="T64" fmla="+- 0 750 434"/>
                                    <a:gd name="T65" fmla="*/ T64 w 436"/>
                                    <a:gd name="T66" fmla="+- 0 654 604"/>
                                    <a:gd name="T67" fmla="*/ 654 h 120"/>
                                    <a:gd name="T68" fmla="+- 0 435 434"/>
                                    <a:gd name="T69" fmla="*/ T68 w 436"/>
                                    <a:gd name="T70" fmla="+- 0 643 604"/>
                                    <a:gd name="T71" fmla="*/ 643 h 120"/>
                                    <a:gd name="T72" fmla="+- 0 434 434"/>
                                    <a:gd name="T73" fmla="*/ T72 w 436"/>
                                    <a:gd name="T74" fmla="+- 0 663 604"/>
                                    <a:gd name="T75" fmla="*/ 663 h 120"/>
                                    <a:gd name="T76" fmla="+- 0 750 434"/>
                                    <a:gd name="T77" fmla="*/ T76 w 436"/>
                                    <a:gd name="T78" fmla="+- 0 674 604"/>
                                    <a:gd name="T79" fmla="*/ 674 h 120"/>
                                    <a:gd name="T80" fmla="+- 0 750 434"/>
                                    <a:gd name="T81" fmla="*/ T80 w 436"/>
                                    <a:gd name="T82" fmla="+- 0 654 604"/>
                                    <a:gd name="T83" fmla="*/ 654 h 120"/>
                                    <a:gd name="T84" fmla="+- 0 435 434"/>
                                    <a:gd name="T85" fmla="*/ T84 w 436"/>
                                    <a:gd name="T86" fmla="+- 0 643 604"/>
                                    <a:gd name="T87" fmla="*/ 643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36" h="120">
                                      <a:moveTo>
                                        <a:pt x="318" y="0"/>
                                      </a:moveTo>
                                      <a:lnTo>
                                        <a:pt x="316" y="50"/>
                                      </a:lnTo>
                                      <a:lnTo>
                                        <a:pt x="336" y="50"/>
                                      </a:lnTo>
                                      <a:lnTo>
                                        <a:pt x="336" y="70"/>
                                      </a:lnTo>
                                      <a:lnTo>
                                        <a:pt x="316" y="70"/>
                                      </a:lnTo>
                                      <a:lnTo>
                                        <a:pt x="314" y="120"/>
                                      </a:lnTo>
                                      <a:lnTo>
                                        <a:pt x="421" y="70"/>
                                      </a:lnTo>
                                      <a:lnTo>
                                        <a:pt x="336" y="70"/>
                                      </a:lnTo>
                                      <a:lnTo>
                                        <a:pt x="316" y="70"/>
                                      </a:lnTo>
                                      <a:lnTo>
                                        <a:pt x="423" y="70"/>
                                      </a:lnTo>
                                      <a:lnTo>
                                        <a:pt x="436" y="64"/>
                                      </a:lnTo>
                                      <a:lnTo>
                                        <a:pt x="318" y="0"/>
                                      </a:lnTo>
                                      <a:close/>
                                      <a:moveTo>
                                        <a:pt x="316" y="50"/>
                                      </a:moveTo>
                                      <a:lnTo>
                                        <a:pt x="316" y="70"/>
                                      </a:lnTo>
                                      <a:lnTo>
                                        <a:pt x="336" y="70"/>
                                      </a:lnTo>
                                      <a:lnTo>
                                        <a:pt x="336" y="50"/>
                                      </a:lnTo>
                                      <a:lnTo>
                                        <a:pt x="316" y="50"/>
                                      </a:lnTo>
                                      <a:close/>
                                      <a:moveTo>
                                        <a:pt x="1" y="39"/>
                                      </a:moveTo>
                                      <a:lnTo>
                                        <a:pt x="0" y="59"/>
                                      </a:lnTo>
                                      <a:lnTo>
                                        <a:pt x="316" y="70"/>
                                      </a:lnTo>
                                      <a:lnTo>
                                        <a:pt x="316" y="50"/>
                                      </a:lnTo>
                                      <a:lnTo>
                                        <a:pt x="1"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AutoShape 89"/>
                              <wps:cNvSpPr>
                                <a:spLocks/>
                              </wps:cNvSpPr>
                              <wps:spPr bwMode="auto">
                                <a:xfrm>
                                  <a:off x="0" y="265"/>
                                  <a:ext cx="436" cy="120"/>
                                </a:xfrm>
                                <a:custGeom>
                                  <a:avLst/>
                                  <a:gdLst>
                                    <a:gd name="T0" fmla="*/ 318 w 436"/>
                                    <a:gd name="T1" fmla="+- 0 265 265"/>
                                    <a:gd name="T2" fmla="*/ 265 h 120"/>
                                    <a:gd name="T3" fmla="*/ 316 w 436"/>
                                    <a:gd name="T4" fmla="+- 0 315 265"/>
                                    <a:gd name="T5" fmla="*/ 315 h 120"/>
                                    <a:gd name="T6" fmla="*/ 336 w 436"/>
                                    <a:gd name="T7" fmla="+- 0 316 265"/>
                                    <a:gd name="T8" fmla="*/ 316 h 120"/>
                                    <a:gd name="T9" fmla="*/ 335 w 436"/>
                                    <a:gd name="T10" fmla="+- 0 336 265"/>
                                    <a:gd name="T11" fmla="*/ 336 h 120"/>
                                    <a:gd name="T12" fmla="*/ 315 w 436"/>
                                    <a:gd name="T13" fmla="+- 0 336 265"/>
                                    <a:gd name="T14" fmla="*/ 336 h 120"/>
                                    <a:gd name="T15" fmla="*/ 313 w 436"/>
                                    <a:gd name="T16" fmla="+- 0 385 265"/>
                                    <a:gd name="T17" fmla="*/ 385 h 120"/>
                                    <a:gd name="T18" fmla="*/ 421 w 436"/>
                                    <a:gd name="T19" fmla="+- 0 336 265"/>
                                    <a:gd name="T20" fmla="*/ 336 h 120"/>
                                    <a:gd name="T21" fmla="*/ 335 w 436"/>
                                    <a:gd name="T22" fmla="+- 0 336 265"/>
                                    <a:gd name="T23" fmla="*/ 336 h 120"/>
                                    <a:gd name="T24" fmla="*/ 315 w 436"/>
                                    <a:gd name="T25" fmla="+- 0 335 265"/>
                                    <a:gd name="T26" fmla="*/ 335 h 120"/>
                                    <a:gd name="T27" fmla="*/ 422 w 436"/>
                                    <a:gd name="T28" fmla="+- 0 335 265"/>
                                    <a:gd name="T29" fmla="*/ 335 h 120"/>
                                    <a:gd name="T30" fmla="*/ 435 w 436"/>
                                    <a:gd name="T31" fmla="+- 0 329 265"/>
                                    <a:gd name="T32" fmla="*/ 329 h 120"/>
                                    <a:gd name="T33" fmla="*/ 318 w 436"/>
                                    <a:gd name="T34" fmla="+- 0 265 265"/>
                                    <a:gd name="T35" fmla="*/ 265 h 120"/>
                                    <a:gd name="T36" fmla="*/ 316 w 436"/>
                                    <a:gd name="T37" fmla="+- 0 315 265"/>
                                    <a:gd name="T38" fmla="*/ 315 h 120"/>
                                    <a:gd name="T39" fmla="*/ 315 w 436"/>
                                    <a:gd name="T40" fmla="+- 0 335 265"/>
                                    <a:gd name="T41" fmla="*/ 335 h 120"/>
                                    <a:gd name="T42" fmla="*/ 335 w 436"/>
                                    <a:gd name="T43" fmla="+- 0 336 265"/>
                                    <a:gd name="T44" fmla="*/ 336 h 120"/>
                                    <a:gd name="T45" fmla="*/ 336 w 436"/>
                                    <a:gd name="T46" fmla="+- 0 316 265"/>
                                    <a:gd name="T47" fmla="*/ 316 h 120"/>
                                    <a:gd name="T48" fmla="*/ 316 w 436"/>
                                    <a:gd name="T49" fmla="+- 0 315 265"/>
                                    <a:gd name="T50" fmla="*/ 315 h 120"/>
                                    <a:gd name="T51" fmla="*/ 1 w 436"/>
                                    <a:gd name="T52" fmla="+- 0 304 265"/>
                                    <a:gd name="T53" fmla="*/ 304 h 120"/>
                                    <a:gd name="T54" fmla="*/ 0 w 436"/>
                                    <a:gd name="T55" fmla="+- 0 324 265"/>
                                    <a:gd name="T56" fmla="*/ 324 h 120"/>
                                    <a:gd name="T57" fmla="*/ 315 w 436"/>
                                    <a:gd name="T58" fmla="+- 0 335 265"/>
                                    <a:gd name="T59" fmla="*/ 335 h 120"/>
                                    <a:gd name="T60" fmla="*/ 316 w 436"/>
                                    <a:gd name="T61" fmla="+- 0 315 265"/>
                                    <a:gd name="T62" fmla="*/ 315 h 120"/>
                                    <a:gd name="T63" fmla="*/ 1 w 436"/>
                                    <a:gd name="T64" fmla="+- 0 304 265"/>
                                    <a:gd name="T65" fmla="*/ 304 h 120"/>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Lst>
                                  <a:rect l="0" t="0" r="r" b="b"/>
                                  <a:pathLst>
                                    <a:path w="436" h="120">
                                      <a:moveTo>
                                        <a:pt x="318" y="0"/>
                                      </a:moveTo>
                                      <a:lnTo>
                                        <a:pt x="316" y="50"/>
                                      </a:lnTo>
                                      <a:lnTo>
                                        <a:pt x="336" y="51"/>
                                      </a:lnTo>
                                      <a:lnTo>
                                        <a:pt x="335" y="71"/>
                                      </a:lnTo>
                                      <a:lnTo>
                                        <a:pt x="315" y="71"/>
                                      </a:lnTo>
                                      <a:lnTo>
                                        <a:pt x="313" y="120"/>
                                      </a:lnTo>
                                      <a:lnTo>
                                        <a:pt x="421" y="71"/>
                                      </a:lnTo>
                                      <a:lnTo>
                                        <a:pt x="335" y="71"/>
                                      </a:lnTo>
                                      <a:lnTo>
                                        <a:pt x="315" y="70"/>
                                      </a:lnTo>
                                      <a:lnTo>
                                        <a:pt x="422" y="70"/>
                                      </a:lnTo>
                                      <a:lnTo>
                                        <a:pt x="435" y="64"/>
                                      </a:lnTo>
                                      <a:lnTo>
                                        <a:pt x="318" y="0"/>
                                      </a:lnTo>
                                      <a:close/>
                                      <a:moveTo>
                                        <a:pt x="316" y="50"/>
                                      </a:moveTo>
                                      <a:lnTo>
                                        <a:pt x="315" y="70"/>
                                      </a:lnTo>
                                      <a:lnTo>
                                        <a:pt x="335" y="71"/>
                                      </a:lnTo>
                                      <a:lnTo>
                                        <a:pt x="336" y="51"/>
                                      </a:lnTo>
                                      <a:lnTo>
                                        <a:pt x="316" y="50"/>
                                      </a:lnTo>
                                      <a:close/>
                                      <a:moveTo>
                                        <a:pt x="1" y="39"/>
                                      </a:moveTo>
                                      <a:lnTo>
                                        <a:pt x="0" y="59"/>
                                      </a:lnTo>
                                      <a:lnTo>
                                        <a:pt x="315" y="70"/>
                                      </a:lnTo>
                                      <a:lnTo>
                                        <a:pt x="316" y="50"/>
                                      </a:lnTo>
                                      <a:lnTo>
                                        <a:pt x="1"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CD80BD8" id="Group 85" o:spid="_x0000_s1026" style="width:44.35pt;height:36.2pt;mso-position-horizontal-relative:char;mso-position-vertical-relative:line" coordsize="887,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">
                      <v:shape id="AutoShape 86" o:spid="_x0000_s1027" style="position:absolute;left:451;top:63;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" path="m318,r-2,50l336,50r-1,20l315,70r-1,50l421,70r-86,l315,70r108,l436,64,318,xm316,50r-1,20l335,70r1,-20l316,50xm1,39l,59,315,70r1,-20l1,39xe" fillcolor="black" stroked="f">
                        <v:path arrowok="t" o:connecttype="custom" o:connectlocs="318,64;316,114;336,114;335,134;315,134;314,184;421,134;335,134;315,134;423,134;436,128;318,64;316,114;315,134;335,134;336,114;316,114;1,103;0,123;315,134;316,114;1,103" o:connectangles="0,0,0,0,0,0,0,0,0,0,0,0,0,0,0,0,0,0,0,0,0,0"/>
                      </v:shape>
                      <v:line id="Line 87" o:spid="_x0000_s1028" style="position:absolute;visibility:visible;mso-wrap-style:square" from="435,0" to="435,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" strokeweight="1.2pt"/>
                      <v:shape id="AutoShape 88" o:spid="_x0000_s1029" style="position:absolute;left:434;top:603;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" path="m318,r-2,50l336,50r,20l316,70r-2,50l421,70r-85,l316,70r107,l436,64,318,xm316,50r,20l336,70r,-20l316,50xm1,39l,59,316,70r,-20l1,39xe" fillcolor="black" stroked="f">
                        <v:path arrowok="t" o:connecttype="custom" o:connectlocs="318,604;316,654;336,654;336,674;316,674;314,724;421,674;336,674;316,674;423,674;436,668;318,604;316,654;316,674;336,674;336,654;316,654;1,643;0,663;316,674;316,654;1,643" o:connectangles="0,0,0,0,0,0,0,0,0,0,0,0,0,0,0,0,0,0,0,0,0,0"/>
                      </v:shape>
                      <v:shape id="AutoShape 89" o:spid="_x0000_s1030" style="position:absolute;top:265;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" path="m318,r-2,50l336,51r-1,20l315,71r-2,49l421,71r-86,l315,70r107,l435,64,318,xm316,50r-1,20l335,71r1,-20l316,50xm1,39l,59,315,70r1,-20l1,39xe" fillcolor="black" stroked="f">
                        <v:path arrowok="t" o:connecttype="custom" o:connectlocs="318,265;316,315;336,316;335,336;315,336;313,385;421,336;335,336;315,335;422,335;435,329;318,265;316,315;315,335;335,336;336,316;316,315;1,304;0,324;315,335;316,315;1,304" o:connectangles="0,0,0,0,0,0,0,0,0,0,0,0,0,0,0,0,0,0,0,0,0,0"/>
                      </v:shape>
                      <w10:anchorlock/>
                    </v:group>
                  </w:pict>
                </mc:Fallback>
              </mc:AlternateContent>
            </w:r>
          </w:p>
        </w:tc>
        <w:tc>
          <w:tcPr>
            <w:tcW w:w="1985" w:type="dxa"/>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Percabangan (</w:t>
            </w:r>
            <w:r w:rsidRPr="00440FC0">
              <w:rPr>
                <w:i/>
                <w:color w:val="000000" w:themeColor="text1"/>
                <w:sz w:val="24"/>
              </w:rPr>
              <w:t>Fork</w:t>
            </w:r>
            <w:r w:rsidRPr="00440FC0">
              <w:rPr>
                <w:color w:val="000000" w:themeColor="text1"/>
                <w:sz w:val="24"/>
              </w:rPr>
              <w:t>)</w:t>
            </w:r>
          </w:p>
        </w:tc>
        <w:tc>
          <w:tcPr>
            <w:tcW w:w="2975" w:type="dxa"/>
          </w:tcPr>
          <w:p w:rsidR="00B772D7" w:rsidRPr="00440FC0" w:rsidRDefault="00B772D7" w:rsidP="00E23E87">
            <w:pPr>
              <w:pStyle w:val="TableParagraph"/>
              <w:tabs>
                <w:tab w:val="left" w:pos="1871"/>
              </w:tabs>
              <w:spacing w:line="360" w:lineRule="auto"/>
              <w:ind w:left="106"/>
              <w:rPr>
                <w:color w:val="000000" w:themeColor="text1"/>
                <w:sz w:val="24"/>
              </w:rPr>
            </w:pPr>
            <w:r w:rsidRPr="00440FC0">
              <w:rPr>
                <w:color w:val="000000" w:themeColor="text1"/>
                <w:sz w:val="24"/>
              </w:rPr>
              <w:t xml:space="preserve">Menunjukan </w:t>
            </w:r>
            <w:r w:rsidRPr="00440FC0">
              <w:rPr>
                <w:color w:val="000000" w:themeColor="text1"/>
                <w:spacing w:val="-4"/>
                <w:sz w:val="24"/>
              </w:rPr>
              <w:t xml:space="preserve">adanya </w:t>
            </w:r>
            <w:r w:rsidRPr="00440FC0">
              <w:rPr>
                <w:color w:val="000000" w:themeColor="text1"/>
                <w:sz w:val="24"/>
              </w:rPr>
              <w:t>percabangan pararel</w:t>
            </w:r>
            <w:r w:rsidRPr="00440FC0">
              <w:rPr>
                <w:color w:val="000000" w:themeColor="text1"/>
                <w:spacing w:val="15"/>
                <w:sz w:val="24"/>
              </w:rPr>
              <w:t xml:space="preserve"> </w:t>
            </w:r>
            <w:r w:rsidRPr="00440FC0">
              <w:rPr>
                <w:color w:val="000000" w:themeColor="text1"/>
                <w:spacing w:val="-5"/>
                <w:sz w:val="24"/>
              </w:rPr>
              <w:t>dari</w:t>
            </w:r>
          </w:p>
          <w:p w:rsidR="00B772D7" w:rsidRPr="00440FC0" w:rsidRDefault="00B772D7" w:rsidP="00E23E87">
            <w:pPr>
              <w:pStyle w:val="TableParagraph"/>
              <w:spacing w:line="360" w:lineRule="auto"/>
              <w:ind w:left="106"/>
              <w:rPr>
                <w:color w:val="000000" w:themeColor="text1"/>
                <w:sz w:val="24"/>
              </w:rPr>
            </w:pPr>
            <w:r w:rsidRPr="00440FC0">
              <w:rPr>
                <w:color w:val="000000" w:themeColor="text1"/>
                <w:sz w:val="24"/>
              </w:rPr>
              <w:t>aktivitas.</w:t>
            </w:r>
          </w:p>
        </w:tc>
      </w:tr>
      <w:tr w:rsidR="00B772D7" w:rsidRPr="00440FC0" w:rsidTr="00E23E87">
        <w:trPr>
          <w:trHeight w:val="2071"/>
        </w:trPr>
        <w:tc>
          <w:tcPr>
            <w:tcW w:w="567" w:type="dxa"/>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lastRenderedPageBreak/>
              <w:t>6.</w:t>
            </w:r>
          </w:p>
        </w:tc>
        <w:tc>
          <w:tcPr>
            <w:tcW w:w="1418" w:type="dxa"/>
          </w:tcPr>
          <w:p w:rsidR="00B772D7" w:rsidRPr="00440FC0" w:rsidRDefault="00B772D7" w:rsidP="00E23E87">
            <w:pPr>
              <w:pStyle w:val="TableParagraph"/>
              <w:spacing w:before="2" w:line="360" w:lineRule="auto"/>
              <w:rPr>
                <w:b/>
                <w:color w:val="000000" w:themeColor="text1"/>
                <w:sz w:val="7"/>
              </w:rPr>
            </w:pPr>
          </w:p>
          <w:p w:rsidR="00B772D7" w:rsidRPr="00440FC0" w:rsidRDefault="00B772D7" w:rsidP="00E23E87">
            <w:pPr>
              <w:pStyle w:val="TableParagraph"/>
              <w:spacing w:line="360" w:lineRule="auto"/>
              <w:ind w:left="203"/>
              <w:rPr>
                <w:color w:val="000000" w:themeColor="text1"/>
                <w:sz w:val="20"/>
              </w:rPr>
            </w:pPr>
            <w:r w:rsidRPr="00440FC0">
              <w:rPr>
                <w:noProof/>
                <w:color w:val="000000" w:themeColor="text1"/>
                <w:sz w:val="20"/>
                <w:lang w:val="id-ID" w:eastAsia="id-ID"/>
              </w:rPr>
              <mc:AlternateContent>
                <mc:Choice Requires="wpg">
                  <w:drawing>
                    <wp:inline distT="0" distB="0" distL="0" distR="0" wp14:anchorId="1ED36A6D" wp14:editId="2FA68F1F">
                      <wp:extent cx="210185" cy="210820"/>
                      <wp:effectExtent l="12700" t="6985" r="5715" b="10795"/>
                      <wp:docPr id="78"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0185" cy="210820"/>
                                <a:chOff x="0" y="0"/>
                                <a:chExt cx="331" cy="332"/>
                              </a:xfrm>
                            </wpg:grpSpPr>
                            <wps:wsp>
                              <wps:cNvPr id="79" name="Freeform 79"/>
                              <wps:cNvSpPr>
                                <a:spLocks/>
                              </wps:cNvSpPr>
                              <wps:spPr bwMode="auto">
                                <a:xfrm>
                                  <a:off x="37" y="37"/>
                                  <a:ext cx="286" cy="287"/>
                                </a:xfrm>
                                <a:custGeom>
                                  <a:avLst/>
                                  <a:gdLst>
                                    <a:gd name="T0" fmla="+- 0 180 38"/>
                                    <a:gd name="T1" fmla="*/ T0 w 286"/>
                                    <a:gd name="T2" fmla="+- 0 38 38"/>
                                    <a:gd name="T3" fmla="*/ 38 h 287"/>
                                    <a:gd name="T4" fmla="+- 0 125 38"/>
                                    <a:gd name="T5" fmla="*/ T4 w 286"/>
                                    <a:gd name="T6" fmla="+- 0 49 38"/>
                                    <a:gd name="T7" fmla="*/ 49 h 287"/>
                                    <a:gd name="T8" fmla="+- 0 79 38"/>
                                    <a:gd name="T9" fmla="*/ T8 w 286"/>
                                    <a:gd name="T10" fmla="+- 0 80 38"/>
                                    <a:gd name="T11" fmla="*/ 80 h 287"/>
                                    <a:gd name="T12" fmla="+- 0 49 38"/>
                                    <a:gd name="T13" fmla="*/ T12 w 286"/>
                                    <a:gd name="T14" fmla="+- 0 125 38"/>
                                    <a:gd name="T15" fmla="*/ 125 h 287"/>
                                    <a:gd name="T16" fmla="+- 0 38 38"/>
                                    <a:gd name="T17" fmla="*/ T16 w 286"/>
                                    <a:gd name="T18" fmla="+- 0 181 38"/>
                                    <a:gd name="T19" fmla="*/ 181 h 287"/>
                                    <a:gd name="T20" fmla="+- 0 49 38"/>
                                    <a:gd name="T21" fmla="*/ T20 w 286"/>
                                    <a:gd name="T22" fmla="+- 0 236 38"/>
                                    <a:gd name="T23" fmla="*/ 236 h 287"/>
                                    <a:gd name="T24" fmla="+- 0 79 38"/>
                                    <a:gd name="T25" fmla="*/ T24 w 286"/>
                                    <a:gd name="T26" fmla="+- 0 282 38"/>
                                    <a:gd name="T27" fmla="*/ 282 h 287"/>
                                    <a:gd name="T28" fmla="+- 0 125 38"/>
                                    <a:gd name="T29" fmla="*/ T28 w 286"/>
                                    <a:gd name="T30" fmla="+- 0 313 38"/>
                                    <a:gd name="T31" fmla="*/ 313 h 287"/>
                                    <a:gd name="T32" fmla="+- 0 180 38"/>
                                    <a:gd name="T33" fmla="*/ T32 w 286"/>
                                    <a:gd name="T34" fmla="+- 0 324 38"/>
                                    <a:gd name="T35" fmla="*/ 324 h 287"/>
                                    <a:gd name="T36" fmla="+- 0 236 38"/>
                                    <a:gd name="T37" fmla="*/ T36 w 286"/>
                                    <a:gd name="T38" fmla="+- 0 313 38"/>
                                    <a:gd name="T39" fmla="*/ 313 h 287"/>
                                    <a:gd name="T40" fmla="+- 0 281 38"/>
                                    <a:gd name="T41" fmla="*/ T40 w 286"/>
                                    <a:gd name="T42" fmla="+- 0 282 38"/>
                                    <a:gd name="T43" fmla="*/ 282 h 287"/>
                                    <a:gd name="T44" fmla="+- 0 312 38"/>
                                    <a:gd name="T45" fmla="*/ T44 w 286"/>
                                    <a:gd name="T46" fmla="+- 0 236 38"/>
                                    <a:gd name="T47" fmla="*/ 236 h 287"/>
                                    <a:gd name="T48" fmla="+- 0 323 38"/>
                                    <a:gd name="T49" fmla="*/ T48 w 286"/>
                                    <a:gd name="T50" fmla="+- 0 181 38"/>
                                    <a:gd name="T51" fmla="*/ 181 h 287"/>
                                    <a:gd name="T52" fmla="+- 0 312 38"/>
                                    <a:gd name="T53" fmla="*/ T52 w 286"/>
                                    <a:gd name="T54" fmla="+- 0 125 38"/>
                                    <a:gd name="T55" fmla="*/ 125 h 287"/>
                                    <a:gd name="T56" fmla="+- 0 281 38"/>
                                    <a:gd name="T57" fmla="*/ T56 w 286"/>
                                    <a:gd name="T58" fmla="+- 0 80 38"/>
                                    <a:gd name="T59" fmla="*/ 80 h 287"/>
                                    <a:gd name="T60" fmla="+- 0 236 38"/>
                                    <a:gd name="T61" fmla="*/ T60 w 286"/>
                                    <a:gd name="T62" fmla="+- 0 49 38"/>
                                    <a:gd name="T63" fmla="*/ 49 h 287"/>
                                    <a:gd name="T64" fmla="+- 0 180 38"/>
                                    <a:gd name="T65" fmla="*/ T64 w 286"/>
                                    <a:gd name="T66" fmla="+- 0 38 38"/>
                                    <a:gd name="T67" fmla="*/ 38 h 2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286" h="287">
                                      <a:moveTo>
                                        <a:pt x="142" y="0"/>
                                      </a:moveTo>
                                      <a:lnTo>
                                        <a:pt x="87" y="11"/>
                                      </a:lnTo>
                                      <a:lnTo>
                                        <a:pt x="41" y="42"/>
                                      </a:lnTo>
                                      <a:lnTo>
                                        <a:pt x="11" y="87"/>
                                      </a:lnTo>
                                      <a:lnTo>
                                        <a:pt x="0" y="143"/>
                                      </a:lnTo>
                                      <a:lnTo>
                                        <a:pt x="11" y="198"/>
                                      </a:lnTo>
                                      <a:lnTo>
                                        <a:pt x="41" y="244"/>
                                      </a:lnTo>
                                      <a:lnTo>
                                        <a:pt x="87" y="275"/>
                                      </a:lnTo>
                                      <a:lnTo>
                                        <a:pt x="142" y="286"/>
                                      </a:lnTo>
                                      <a:lnTo>
                                        <a:pt x="198" y="275"/>
                                      </a:lnTo>
                                      <a:lnTo>
                                        <a:pt x="243" y="244"/>
                                      </a:lnTo>
                                      <a:lnTo>
                                        <a:pt x="274" y="198"/>
                                      </a:lnTo>
                                      <a:lnTo>
                                        <a:pt x="285" y="143"/>
                                      </a:lnTo>
                                      <a:lnTo>
                                        <a:pt x="274" y="87"/>
                                      </a:lnTo>
                                      <a:lnTo>
                                        <a:pt x="243" y="42"/>
                                      </a:lnTo>
                                      <a:lnTo>
                                        <a:pt x="198" y="11"/>
                                      </a:lnTo>
                                      <a:lnTo>
                                        <a:pt x="142" y="0"/>
                                      </a:lnTo>
                                      <a:close/>
                                    </a:path>
                                  </a:pathLst>
                                </a:custGeom>
                                <a:solidFill>
                                  <a:srgbClr val="C0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80"/>
                              <wps:cNvSpPr>
                                <a:spLocks/>
                              </wps:cNvSpPr>
                              <wps:spPr bwMode="auto">
                                <a:xfrm>
                                  <a:off x="37" y="37"/>
                                  <a:ext cx="286" cy="287"/>
                                </a:xfrm>
                                <a:custGeom>
                                  <a:avLst/>
                                  <a:gdLst>
                                    <a:gd name="T0" fmla="+- 0 323 38"/>
                                    <a:gd name="T1" fmla="*/ T0 w 286"/>
                                    <a:gd name="T2" fmla="+- 0 181 38"/>
                                    <a:gd name="T3" fmla="*/ 181 h 287"/>
                                    <a:gd name="T4" fmla="+- 0 312 38"/>
                                    <a:gd name="T5" fmla="*/ T4 w 286"/>
                                    <a:gd name="T6" fmla="+- 0 125 38"/>
                                    <a:gd name="T7" fmla="*/ 125 h 287"/>
                                    <a:gd name="T8" fmla="+- 0 281 38"/>
                                    <a:gd name="T9" fmla="*/ T8 w 286"/>
                                    <a:gd name="T10" fmla="+- 0 80 38"/>
                                    <a:gd name="T11" fmla="*/ 80 h 287"/>
                                    <a:gd name="T12" fmla="+- 0 236 38"/>
                                    <a:gd name="T13" fmla="*/ T12 w 286"/>
                                    <a:gd name="T14" fmla="+- 0 49 38"/>
                                    <a:gd name="T15" fmla="*/ 49 h 287"/>
                                    <a:gd name="T16" fmla="+- 0 180 38"/>
                                    <a:gd name="T17" fmla="*/ T16 w 286"/>
                                    <a:gd name="T18" fmla="+- 0 38 38"/>
                                    <a:gd name="T19" fmla="*/ 38 h 287"/>
                                    <a:gd name="T20" fmla="+- 0 125 38"/>
                                    <a:gd name="T21" fmla="*/ T20 w 286"/>
                                    <a:gd name="T22" fmla="+- 0 49 38"/>
                                    <a:gd name="T23" fmla="*/ 49 h 287"/>
                                    <a:gd name="T24" fmla="+- 0 79 38"/>
                                    <a:gd name="T25" fmla="*/ T24 w 286"/>
                                    <a:gd name="T26" fmla="+- 0 80 38"/>
                                    <a:gd name="T27" fmla="*/ 80 h 287"/>
                                    <a:gd name="T28" fmla="+- 0 49 38"/>
                                    <a:gd name="T29" fmla="*/ T28 w 286"/>
                                    <a:gd name="T30" fmla="+- 0 125 38"/>
                                    <a:gd name="T31" fmla="*/ 125 h 287"/>
                                    <a:gd name="T32" fmla="+- 0 38 38"/>
                                    <a:gd name="T33" fmla="*/ T32 w 286"/>
                                    <a:gd name="T34" fmla="+- 0 181 38"/>
                                    <a:gd name="T35" fmla="*/ 181 h 287"/>
                                    <a:gd name="T36" fmla="+- 0 49 38"/>
                                    <a:gd name="T37" fmla="*/ T36 w 286"/>
                                    <a:gd name="T38" fmla="+- 0 236 38"/>
                                    <a:gd name="T39" fmla="*/ 236 h 287"/>
                                    <a:gd name="T40" fmla="+- 0 79 38"/>
                                    <a:gd name="T41" fmla="*/ T40 w 286"/>
                                    <a:gd name="T42" fmla="+- 0 282 38"/>
                                    <a:gd name="T43" fmla="*/ 282 h 287"/>
                                    <a:gd name="T44" fmla="+- 0 125 38"/>
                                    <a:gd name="T45" fmla="*/ T44 w 286"/>
                                    <a:gd name="T46" fmla="+- 0 313 38"/>
                                    <a:gd name="T47" fmla="*/ 313 h 287"/>
                                    <a:gd name="T48" fmla="+- 0 180 38"/>
                                    <a:gd name="T49" fmla="*/ T48 w 286"/>
                                    <a:gd name="T50" fmla="+- 0 324 38"/>
                                    <a:gd name="T51" fmla="*/ 324 h 287"/>
                                    <a:gd name="T52" fmla="+- 0 236 38"/>
                                    <a:gd name="T53" fmla="*/ T52 w 286"/>
                                    <a:gd name="T54" fmla="+- 0 313 38"/>
                                    <a:gd name="T55" fmla="*/ 313 h 287"/>
                                    <a:gd name="T56" fmla="+- 0 281 38"/>
                                    <a:gd name="T57" fmla="*/ T56 w 286"/>
                                    <a:gd name="T58" fmla="+- 0 282 38"/>
                                    <a:gd name="T59" fmla="*/ 282 h 287"/>
                                    <a:gd name="T60" fmla="+- 0 312 38"/>
                                    <a:gd name="T61" fmla="*/ T60 w 286"/>
                                    <a:gd name="T62" fmla="+- 0 236 38"/>
                                    <a:gd name="T63" fmla="*/ 236 h 287"/>
                                    <a:gd name="T64" fmla="+- 0 323 38"/>
                                    <a:gd name="T65" fmla="*/ T64 w 286"/>
                                    <a:gd name="T66" fmla="+- 0 181 38"/>
                                    <a:gd name="T67" fmla="*/ 181 h 2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286" h="287">
                                      <a:moveTo>
                                        <a:pt x="285" y="143"/>
                                      </a:moveTo>
                                      <a:lnTo>
                                        <a:pt x="274" y="87"/>
                                      </a:lnTo>
                                      <a:lnTo>
                                        <a:pt x="243" y="42"/>
                                      </a:lnTo>
                                      <a:lnTo>
                                        <a:pt x="198" y="11"/>
                                      </a:lnTo>
                                      <a:lnTo>
                                        <a:pt x="142" y="0"/>
                                      </a:lnTo>
                                      <a:lnTo>
                                        <a:pt x="87" y="11"/>
                                      </a:lnTo>
                                      <a:lnTo>
                                        <a:pt x="41" y="42"/>
                                      </a:lnTo>
                                      <a:lnTo>
                                        <a:pt x="11" y="87"/>
                                      </a:lnTo>
                                      <a:lnTo>
                                        <a:pt x="0" y="143"/>
                                      </a:lnTo>
                                      <a:lnTo>
                                        <a:pt x="11" y="198"/>
                                      </a:lnTo>
                                      <a:lnTo>
                                        <a:pt x="41" y="244"/>
                                      </a:lnTo>
                                      <a:lnTo>
                                        <a:pt x="87" y="275"/>
                                      </a:lnTo>
                                      <a:lnTo>
                                        <a:pt x="142" y="286"/>
                                      </a:lnTo>
                                      <a:lnTo>
                                        <a:pt x="198" y="275"/>
                                      </a:lnTo>
                                      <a:lnTo>
                                        <a:pt x="243" y="244"/>
                                      </a:lnTo>
                                      <a:lnTo>
                                        <a:pt x="274" y="198"/>
                                      </a:lnTo>
                                      <a:lnTo>
                                        <a:pt x="285" y="143"/>
                                      </a:lnTo>
                                      <a:close/>
                                    </a:path>
                                  </a:pathLst>
                                </a:custGeom>
                                <a:noFill/>
                                <a:ln w="9550">
                                  <a:solidFill>
                                    <a:srgbClr val="C0BEC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1" name="Picture 8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7" y="7"/>
                                  <a:ext cx="286" cy="2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2" name="Freeform 82"/>
                              <wps:cNvSpPr>
                                <a:spLocks/>
                              </wps:cNvSpPr>
                              <wps:spPr bwMode="auto">
                                <a:xfrm>
                                  <a:off x="7" y="7"/>
                                  <a:ext cx="286" cy="287"/>
                                </a:xfrm>
                                <a:custGeom>
                                  <a:avLst/>
                                  <a:gdLst>
                                    <a:gd name="T0" fmla="+- 0 293 8"/>
                                    <a:gd name="T1" fmla="*/ T0 w 286"/>
                                    <a:gd name="T2" fmla="+- 0 151 8"/>
                                    <a:gd name="T3" fmla="*/ 151 h 287"/>
                                    <a:gd name="T4" fmla="+- 0 282 8"/>
                                    <a:gd name="T5" fmla="*/ T4 w 286"/>
                                    <a:gd name="T6" fmla="+- 0 95 8"/>
                                    <a:gd name="T7" fmla="*/ 95 h 287"/>
                                    <a:gd name="T8" fmla="+- 0 251 8"/>
                                    <a:gd name="T9" fmla="*/ T8 w 286"/>
                                    <a:gd name="T10" fmla="+- 0 49 8"/>
                                    <a:gd name="T11" fmla="*/ 49 h 287"/>
                                    <a:gd name="T12" fmla="+- 0 206 8"/>
                                    <a:gd name="T13" fmla="*/ T12 w 286"/>
                                    <a:gd name="T14" fmla="+- 0 19 8"/>
                                    <a:gd name="T15" fmla="*/ 19 h 287"/>
                                    <a:gd name="T16" fmla="+- 0 150 8"/>
                                    <a:gd name="T17" fmla="*/ T16 w 286"/>
                                    <a:gd name="T18" fmla="+- 0 8 8"/>
                                    <a:gd name="T19" fmla="*/ 8 h 287"/>
                                    <a:gd name="T20" fmla="+- 0 95 8"/>
                                    <a:gd name="T21" fmla="*/ T20 w 286"/>
                                    <a:gd name="T22" fmla="+- 0 19 8"/>
                                    <a:gd name="T23" fmla="*/ 19 h 287"/>
                                    <a:gd name="T24" fmla="+- 0 49 8"/>
                                    <a:gd name="T25" fmla="*/ T24 w 286"/>
                                    <a:gd name="T26" fmla="+- 0 49 8"/>
                                    <a:gd name="T27" fmla="*/ 49 h 287"/>
                                    <a:gd name="T28" fmla="+- 0 19 8"/>
                                    <a:gd name="T29" fmla="*/ T28 w 286"/>
                                    <a:gd name="T30" fmla="+- 0 95 8"/>
                                    <a:gd name="T31" fmla="*/ 95 h 287"/>
                                    <a:gd name="T32" fmla="+- 0 8 8"/>
                                    <a:gd name="T33" fmla="*/ T32 w 286"/>
                                    <a:gd name="T34" fmla="+- 0 151 8"/>
                                    <a:gd name="T35" fmla="*/ 151 h 287"/>
                                    <a:gd name="T36" fmla="+- 0 19 8"/>
                                    <a:gd name="T37" fmla="*/ T36 w 286"/>
                                    <a:gd name="T38" fmla="+- 0 206 8"/>
                                    <a:gd name="T39" fmla="*/ 206 h 287"/>
                                    <a:gd name="T40" fmla="+- 0 49 8"/>
                                    <a:gd name="T41" fmla="*/ T40 w 286"/>
                                    <a:gd name="T42" fmla="+- 0 252 8"/>
                                    <a:gd name="T43" fmla="*/ 252 h 287"/>
                                    <a:gd name="T44" fmla="+- 0 95 8"/>
                                    <a:gd name="T45" fmla="*/ T44 w 286"/>
                                    <a:gd name="T46" fmla="+- 0 282 8"/>
                                    <a:gd name="T47" fmla="*/ 282 h 287"/>
                                    <a:gd name="T48" fmla="+- 0 150 8"/>
                                    <a:gd name="T49" fmla="*/ T48 w 286"/>
                                    <a:gd name="T50" fmla="+- 0 294 8"/>
                                    <a:gd name="T51" fmla="*/ 294 h 287"/>
                                    <a:gd name="T52" fmla="+- 0 206 8"/>
                                    <a:gd name="T53" fmla="*/ T52 w 286"/>
                                    <a:gd name="T54" fmla="+- 0 282 8"/>
                                    <a:gd name="T55" fmla="*/ 282 h 287"/>
                                    <a:gd name="T56" fmla="+- 0 251 8"/>
                                    <a:gd name="T57" fmla="*/ T56 w 286"/>
                                    <a:gd name="T58" fmla="+- 0 252 8"/>
                                    <a:gd name="T59" fmla="*/ 252 h 287"/>
                                    <a:gd name="T60" fmla="+- 0 282 8"/>
                                    <a:gd name="T61" fmla="*/ T60 w 286"/>
                                    <a:gd name="T62" fmla="+- 0 206 8"/>
                                    <a:gd name="T63" fmla="*/ 206 h 287"/>
                                    <a:gd name="T64" fmla="+- 0 293 8"/>
                                    <a:gd name="T65" fmla="*/ T64 w 286"/>
                                    <a:gd name="T66" fmla="+- 0 151 8"/>
                                    <a:gd name="T67" fmla="*/ 151 h 2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286" h="287">
                                      <a:moveTo>
                                        <a:pt x="285" y="143"/>
                                      </a:moveTo>
                                      <a:lnTo>
                                        <a:pt x="274" y="87"/>
                                      </a:lnTo>
                                      <a:lnTo>
                                        <a:pt x="243" y="41"/>
                                      </a:lnTo>
                                      <a:lnTo>
                                        <a:pt x="198" y="11"/>
                                      </a:lnTo>
                                      <a:lnTo>
                                        <a:pt x="142" y="0"/>
                                      </a:lnTo>
                                      <a:lnTo>
                                        <a:pt x="87" y="11"/>
                                      </a:lnTo>
                                      <a:lnTo>
                                        <a:pt x="41" y="41"/>
                                      </a:lnTo>
                                      <a:lnTo>
                                        <a:pt x="11" y="87"/>
                                      </a:lnTo>
                                      <a:lnTo>
                                        <a:pt x="0" y="143"/>
                                      </a:lnTo>
                                      <a:lnTo>
                                        <a:pt x="11" y="198"/>
                                      </a:lnTo>
                                      <a:lnTo>
                                        <a:pt x="41" y="244"/>
                                      </a:lnTo>
                                      <a:lnTo>
                                        <a:pt x="87" y="274"/>
                                      </a:lnTo>
                                      <a:lnTo>
                                        <a:pt x="142" y="286"/>
                                      </a:lnTo>
                                      <a:lnTo>
                                        <a:pt x="198" y="274"/>
                                      </a:lnTo>
                                      <a:lnTo>
                                        <a:pt x="243" y="244"/>
                                      </a:lnTo>
                                      <a:lnTo>
                                        <a:pt x="274" y="198"/>
                                      </a:lnTo>
                                      <a:lnTo>
                                        <a:pt x="285" y="143"/>
                                      </a:lnTo>
                                      <a:close/>
                                    </a:path>
                                  </a:pathLst>
                                </a:custGeom>
                                <a:noFill/>
                                <a:ln w="95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 name="Freeform 83"/>
                              <wps:cNvSpPr>
                                <a:spLocks/>
                              </wps:cNvSpPr>
                              <wps:spPr bwMode="auto">
                                <a:xfrm>
                                  <a:off x="97" y="97"/>
                                  <a:ext cx="106" cy="106"/>
                                </a:xfrm>
                                <a:custGeom>
                                  <a:avLst/>
                                  <a:gdLst>
                                    <a:gd name="T0" fmla="+- 0 150 98"/>
                                    <a:gd name="T1" fmla="*/ T0 w 106"/>
                                    <a:gd name="T2" fmla="+- 0 98 98"/>
                                    <a:gd name="T3" fmla="*/ 98 h 106"/>
                                    <a:gd name="T4" fmla="+- 0 130 98"/>
                                    <a:gd name="T5" fmla="*/ T4 w 106"/>
                                    <a:gd name="T6" fmla="+- 0 102 98"/>
                                    <a:gd name="T7" fmla="*/ 102 h 106"/>
                                    <a:gd name="T8" fmla="+- 0 113 98"/>
                                    <a:gd name="T9" fmla="*/ T8 w 106"/>
                                    <a:gd name="T10" fmla="+- 0 113 98"/>
                                    <a:gd name="T11" fmla="*/ 113 h 106"/>
                                    <a:gd name="T12" fmla="+- 0 102 98"/>
                                    <a:gd name="T13" fmla="*/ T12 w 106"/>
                                    <a:gd name="T14" fmla="+- 0 130 98"/>
                                    <a:gd name="T15" fmla="*/ 130 h 106"/>
                                    <a:gd name="T16" fmla="+- 0 98 98"/>
                                    <a:gd name="T17" fmla="*/ T16 w 106"/>
                                    <a:gd name="T18" fmla="+- 0 151 98"/>
                                    <a:gd name="T19" fmla="*/ 151 h 106"/>
                                    <a:gd name="T20" fmla="+- 0 102 98"/>
                                    <a:gd name="T21" fmla="*/ T20 w 106"/>
                                    <a:gd name="T22" fmla="+- 0 171 98"/>
                                    <a:gd name="T23" fmla="*/ 171 h 106"/>
                                    <a:gd name="T24" fmla="+- 0 113 98"/>
                                    <a:gd name="T25" fmla="*/ T24 w 106"/>
                                    <a:gd name="T26" fmla="+- 0 188 98"/>
                                    <a:gd name="T27" fmla="*/ 188 h 106"/>
                                    <a:gd name="T28" fmla="+- 0 130 98"/>
                                    <a:gd name="T29" fmla="*/ T28 w 106"/>
                                    <a:gd name="T30" fmla="+- 0 199 98"/>
                                    <a:gd name="T31" fmla="*/ 199 h 106"/>
                                    <a:gd name="T32" fmla="+- 0 150 98"/>
                                    <a:gd name="T33" fmla="*/ T32 w 106"/>
                                    <a:gd name="T34" fmla="+- 0 203 98"/>
                                    <a:gd name="T35" fmla="*/ 203 h 106"/>
                                    <a:gd name="T36" fmla="+- 0 171 98"/>
                                    <a:gd name="T37" fmla="*/ T36 w 106"/>
                                    <a:gd name="T38" fmla="+- 0 199 98"/>
                                    <a:gd name="T39" fmla="*/ 199 h 106"/>
                                    <a:gd name="T40" fmla="+- 0 187 98"/>
                                    <a:gd name="T41" fmla="*/ T40 w 106"/>
                                    <a:gd name="T42" fmla="+- 0 188 98"/>
                                    <a:gd name="T43" fmla="*/ 188 h 106"/>
                                    <a:gd name="T44" fmla="+- 0 199 98"/>
                                    <a:gd name="T45" fmla="*/ T44 w 106"/>
                                    <a:gd name="T46" fmla="+- 0 171 98"/>
                                    <a:gd name="T47" fmla="*/ 171 h 106"/>
                                    <a:gd name="T48" fmla="+- 0 203 98"/>
                                    <a:gd name="T49" fmla="*/ T48 w 106"/>
                                    <a:gd name="T50" fmla="+- 0 151 98"/>
                                    <a:gd name="T51" fmla="*/ 151 h 106"/>
                                    <a:gd name="T52" fmla="+- 0 199 98"/>
                                    <a:gd name="T53" fmla="*/ T52 w 106"/>
                                    <a:gd name="T54" fmla="+- 0 130 98"/>
                                    <a:gd name="T55" fmla="*/ 130 h 106"/>
                                    <a:gd name="T56" fmla="+- 0 187 98"/>
                                    <a:gd name="T57" fmla="*/ T56 w 106"/>
                                    <a:gd name="T58" fmla="+- 0 113 98"/>
                                    <a:gd name="T59" fmla="*/ 113 h 106"/>
                                    <a:gd name="T60" fmla="+- 0 171 98"/>
                                    <a:gd name="T61" fmla="*/ T60 w 106"/>
                                    <a:gd name="T62" fmla="+- 0 102 98"/>
                                    <a:gd name="T63" fmla="*/ 102 h 106"/>
                                    <a:gd name="T64" fmla="+- 0 150 98"/>
                                    <a:gd name="T65" fmla="*/ T64 w 106"/>
                                    <a:gd name="T66" fmla="+- 0 98 98"/>
                                    <a:gd name="T67" fmla="*/ 98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6" h="106">
                                      <a:moveTo>
                                        <a:pt x="52" y="0"/>
                                      </a:moveTo>
                                      <a:lnTo>
                                        <a:pt x="32" y="4"/>
                                      </a:lnTo>
                                      <a:lnTo>
                                        <a:pt x="15" y="15"/>
                                      </a:lnTo>
                                      <a:lnTo>
                                        <a:pt x="4" y="32"/>
                                      </a:lnTo>
                                      <a:lnTo>
                                        <a:pt x="0" y="53"/>
                                      </a:lnTo>
                                      <a:lnTo>
                                        <a:pt x="4" y="73"/>
                                      </a:lnTo>
                                      <a:lnTo>
                                        <a:pt x="15" y="90"/>
                                      </a:lnTo>
                                      <a:lnTo>
                                        <a:pt x="32" y="101"/>
                                      </a:lnTo>
                                      <a:lnTo>
                                        <a:pt x="52" y="105"/>
                                      </a:lnTo>
                                      <a:lnTo>
                                        <a:pt x="73" y="101"/>
                                      </a:lnTo>
                                      <a:lnTo>
                                        <a:pt x="89" y="90"/>
                                      </a:lnTo>
                                      <a:lnTo>
                                        <a:pt x="101" y="73"/>
                                      </a:lnTo>
                                      <a:lnTo>
                                        <a:pt x="105" y="53"/>
                                      </a:lnTo>
                                      <a:lnTo>
                                        <a:pt x="101" y="32"/>
                                      </a:lnTo>
                                      <a:lnTo>
                                        <a:pt x="89" y="15"/>
                                      </a:lnTo>
                                      <a:lnTo>
                                        <a:pt x="73" y="4"/>
                                      </a:lnTo>
                                      <a:lnTo>
                                        <a:pt x="5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84"/>
                              <wps:cNvSpPr>
                                <a:spLocks/>
                              </wps:cNvSpPr>
                              <wps:spPr bwMode="auto">
                                <a:xfrm>
                                  <a:off x="97" y="97"/>
                                  <a:ext cx="106" cy="106"/>
                                </a:xfrm>
                                <a:custGeom>
                                  <a:avLst/>
                                  <a:gdLst>
                                    <a:gd name="T0" fmla="+- 0 203 98"/>
                                    <a:gd name="T1" fmla="*/ T0 w 106"/>
                                    <a:gd name="T2" fmla="+- 0 151 98"/>
                                    <a:gd name="T3" fmla="*/ 151 h 106"/>
                                    <a:gd name="T4" fmla="+- 0 199 98"/>
                                    <a:gd name="T5" fmla="*/ T4 w 106"/>
                                    <a:gd name="T6" fmla="+- 0 130 98"/>
                                    <a:gd name="T7" fmla="*/ 130 h 106"/>
                                    <a:gd name="T8" fmla="+- 0 187 98"/>
                                    <a:gd name="T9" fmla="*/ T8 w 106"/>
                                    <a:gd name="T10" fmla="+- 0 113 98"/>
                                    <a:gd name="T11" fmla="*/ 113 h 106"/>
                                    <a:gd name="T12" fmla="+- 0 171 98"/>
                                    <a:gd name="T13" fmla="*/ T12 w 106"/>
                                    <a:gd name="T14" fmla="+- 0 102 98"/>
                                    <a:gd name="T15" fmla="*/ 102 h 106"/>
                                    <a:gd name="T16" fmla="+- 0 150 98"/>
                                    <a:gd name="T17" fmla="*/ T16 w 106"/>
                                    <a:gd name="T18" fmla="+- 0 98 98"/>
                                    <a:gd name="T19" fmla="*/ 98 h 106"/>
                                    <a:gd name="T20" fmla="+- 0 130 98"/>
                                    <a:gd name="T21" fmla="*/ T20 w 106"/>
                                    <a:gd name="T22" fmla="+- 0 102 98"/>
                                    <a:gd name="T23" fmla="*/ 102 h 106"/>
                                    <a:gd name="T24" fmla="+- 0 113 98"/>
                                    <a:gd name="T25" fmla="*/ T24 w 106"/>
                                    <a:gd name="T26" fmla="+- 0 113 98"/>
                                    <a:gd name="T27" fmla="*/ 113 h 106"/>
                                    <a:gd name="T28" fmla="+- 0 102 98"/>
                                    <a:gd name="T29" fmla="*/ T28 w 106"/>
                                    <a:gd name="T30" fmla="+- 0 130 98"/>
                                    <a:gd name="T31" fmla="*/ 130 h 106"/>
                                    <a:gd name="T32" fmla="+- 0 98 98"/>
                                    <a:gd name="T33" fmla="*/ T32 w 106"/>
                                    <a:gd name="T34" fmla="+- 0 151 98"/>
                                    <a:gd name="T35" fmla="*/ 151 h 106"/>
                                    <a:gd name="T36" fmla="+- 0 102 98"/>
                                    <a:gd name="T37" fmla="*/ T36 w 106"/>
                                    <a:gd name="T38" fmla="+- 0 171 98"/>
                                    <a:gd name="T39" fmla="*/ 171 h 106"/>
                                    <a:gd name="T40" fmla="+- 0 113 98"/>
                                    <a:gd name="T41" fmla="*/ T40 w 106"/>
                                    <a:gd name="T42" fmla="+- 0 188 98"/>
                                    <a:gd name="T43" fmla="*/ 188 h 106"/>
                                    <a:gd name="T44" fmla="+- 0 130 98"/>
                                    <a:gd name="T45" fmla="*/ T44 w 106"/>
                                    <a:gd name="T46" fmla="+- 0 199 98"/>
                                    <a:gd name="T47" fmla="*/ 199 h 106"/>
                                    <a:gd name="T48" fmla="+- 0 150 98"/>
                                    <a:gd name="T49" fmla="*/ T48 w 106"/>
                                    <a:gd name="T50" fmla="+- 0 203 98"/>
                                    <a:gd name="T51" fmla="*/ 203 h 106"/>
                                    <a:gd name="T52" fmla="+- 0 171 98"/>
                                    <a:gd name="T53" fmla="*/ T52 w 106"/>
                                    <a:gd name="T54" fmla="+- 0 199 98"/>
                                    <a:gd name="T55" fmla="*/ 199 h 106"/>
                                    <a:gd name="T56" fmla="+- 0 187 98"/>
                                    <a:gd name="T57" fmla="*/ T56 w 106"/>
                                    <a:gd name="T58" fmla="+- 0 188 98"/>
                                    <a:gd name="T59" fmla="*/ 188 h 106"/>
                                    <a:gd name="T60" fmla="+- 0 199 98"/>
                                    <a:gd name="T61" fmla="*/ T60 w 106"/>
                                    <a:gd name="T62" fmla="+- 0 171 98"/>
                                    <a:gd name="T63" fmla="*/ 171 h 106"/>
                                    <a:gd name="T64" fmla="+- 0 203 98"/>
                                    <a:gd name="T65" fmla="*/ T64 w 106"/>
                                    <a:gd name="T66" fmla="+- 0 151 98"/>
                                    <a:gd name="T67" fmla="*/ 151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6" h="106">
                                      <a:moveTo>
                                        <a:pt x="105" y="53"/>
                                      </a:moveTo>
                                      <a:lnTo>
                                        <a:pt x="101" y="32"/>
                                      </a:lnTo>
                                      <a:lnTo>
                                        <a:pt x="89" y="15"/>
                                      </a:lnTo>
                                      <a:lnTo>
                                        <a:pt x="73" y="4"/>
                                      </a:lnTo>
                                      <a:lnTo>
                                        <a:pt x="52" y="0"/>
                                      </a:lnTo>
                                      <a:lnTo>
                                        <a:pt x="32" y="4"/>
                                      </a:lnTo>
                                      <a:lnTo>
                                        <a:pt x="15" y="15"/>
                                      </a:lnTo>
                                      <a:lnTo>
                                        <a:pt x="4" y="32"/>
                                      </a:lnTo>
                                      <a:lnTo>
                                        <a:pt x="0" y="53"/>
                                      </a:lnTo>
                                      <a:lnTo>
                                        <a:pt x="4" y="73"/>
                                      </a:lnTo>
                                      <a:lnTo>
                                        <a:pt x="15" y="90"/>
                                      </a:lnTo>
                                      <a:lnTo>
                                        <a:pt x="32" y="101"/>
                                      </a:lnTo>
                                      <a:lnTo>
                                        <a:pt x="52" y="105"/>
                                      </a:lnTo>
                                      <a:lnTo>
                                        <a:pt x="73" y="101"/>
                                      </a:lnTo>
                                      <a:lnTo>
                                        <a:pt x="89" y="90"/>
                                      </a:lnTo>
                                      <a:lnTo>
                                        <a:pt x="101" y="73"/>
                                      </a:lnTo>
                                      <a:lnTo>
                                        <a:pt x="105" y="53"/>
                                      </a:lnTo>
                                      <a:close/>
                                    </a:path>
                                  </a:pathLst>
                                </a:custGeom>
                                <a:noFill/>
                                <a:ln w="95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0D0C3B6" id="Group 78" o:spid="_x0000_s1026" style="width:16.55pt;height:16.6pt;mso-position-horizontal-relative:char;mso-position-vertical-relative:line" coordsize="331,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">
                      <v:shape id="Freeform 79" o:spid="_x0000_s1027" style="position:absolute;left:37;top:37;width:286;height:287;visibility:visible;mso-wrap-style:square;v-text-anchor:top" coordsize="28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" path="m142,l87,11,41,42,11,87,,143r11,55l41,244r46,31l142,286r56,-11l243,244r31,-46l285,143,274,87,243,42,198,11,142,xe" fillcolor="#c0bec0" stroked="f">
                        <v:path arrowok="t" o:connecttype="custom" o:connectlocs="142,38;87,49;41,80;11,125;0,181;11,236;41,282;87,313;142,324;198,313;243,282;274,236;285,181;274,125;243,80;198,49;142,38" o:connectangles="0,0,0,0,0,0,0,0,0,0,0,0,0,0,0,0,0"/>
                      </v:shape>
                      <v:shape id="Freeform 80" o:spid="_x0000_s1028" style="position:absolute;left:37;top:37;width:286;height:287;visibility:visible;mso-wrap-style:square;v-text-anchor:top" coordsize="28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" path="m285,143l274,87,243,42,198,11,142,,87,11,41,42,11,87,,143r11,55l41,244r46,31l142,286r56,-11l243,244r31,-46l285,143xe" filled="f" strokecolor="#c0bec0" strokeweight=".26528mm">
                        <v:path arrowok="t" o:connecttype="custom" o:connectlocs="285,181;274,125;243,80;198,49;142,38;87,49;41,80;11,125;0,181;11,236;41,282;87,313;142,324;198,313;243,282;274,236;285,181" o:connectangles="0,0,0,0,0,0,0,0,0,0,0,0,0,0,0,0,0"/>
                      </v:shape>
                      <v:shape id="Picture 81" o:spid="_x0000_s1029" type="#_x0000_t75" style="position:absolute;left:7;top:7;width:286;height: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">
                        <v:imagedata r:id="rId12" o:title=""/>
                      </v:shape>
                      <v:shape id="Freeform 82" o:spid="_x0000_s1030" style="position:absolute;left:7;top:7;width:286;height:287;visibility:visible;mso-wrap-style:square;v-text-anchor:top" coordsize="28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" path="m285,143l274,87,243,41,198,11,142,,87,11,41,41,11,87,,143r11,55l41,244r46,30l142,286r56,-12l243,244r31,-46l285,143xe" filled="f" strokeweight=".26528mm">
                        <v:path arrowok="t" o:connecttype="custom" o:connectlocs="285,151;274,95;243,49;198,19;142,8;87,19;41,49;11,95;0,151;11,206;41,252;87,282;142,294;198,282;243,252;274,206;285,151" o:connectangles="0,0,0,0,0,0,0,0,0,0,0,0,0,0,0,0,0"/>
                      </v:shape>
                      <v:shape id="Freeform 83" o:spid="_x0000_s1031" style="position:absolute;left:97;top:97;width:106;height:106;visibility:visible;mso-wrap-style:square;v-text-anchor:top" coordsize="10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" path="m52,l32,4,15,15,4,32,,53,4,73,15,90r17,11l52,105r21,-4l89,90,101,73r4,-20l101,32,89,15,73,4,52,xe" fillcolor="black" stroked="f">
                        <v:path arrowok="t" o:connecttype="custom" o:connectlocs="52,98;32,102;15,113;4,130;0,151;4,171;15,188;32,199;52,203;73,199;89,188;101,171;105,151;101,130;89,113;73,102;52,98" o:connectangles="0,0,0,0,0,0,0,0,0,0,0,0,0,0,0,0,0"/>
                      </v:shape>
                      <v:shape id="Freeform 84" o:spid="_x0000_s1032" style="position:absolute;left:97;top:97;width:106;height:106;visibility:visible;mso-wrap-style:square;v-text-anchor:top" coordsize="10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" path="m105,53l101,32,89,15,73,4,52,,32,4,15,15,4,32,,53,4,73,15,90r17,11l52,105r21,-4l89,90,101,73r4,-20xe" filled="f" strokeweight=".26528mm">
                        <v:path arrowok="t" o:connecttype="custom" o:connectlocs="105,151;101,130;89,113;73,102;52,98;32,102;15,113;4,130;0,151;4,171;15,188;32,199;52,203;73,199;89,188;101,171;105,151" o:connectangles="0,0,0,0,0,0,0,0,0,0,0,0,0,0,0,0,0"/>
                      </v:shape>
                      <w10:anchorlock/>
                    </v:group>
                  </w:pict>
                </mc:Fallback>
              </mc:AlternateContent>
            </w:r>
          </w:p>
        </w:tc>
        <w:tc>
          <w:tcPr>
            <w:tcW w:w="1985" w:type="dxa"/>
          </w:tcPr>
          <w:p w:rsidR="00B772D7" w:rsidRPr="00440FC0" w:rsidRDefault="00B772D7" w:rsidP="00E23E87">
            <w:pPr>
              <w:pStyle w:val="TableParagraph"/>
              <w:spacing w:line="360" w:lineRule="auto"/>
              <w:ind w:left="108"/>
              <w:rPr>
                <w:i/>
                <w:color w:val="000000" w:themeColor="text1"/>
                <w:sz w:val="24"/>
              </w:rPr>
            </w:pPr>
            <w:r w:rsidRPr="00440FC0">
              <w:rPr>
                <w:color w:val="000000" w:themeColor="text1"/>
                <w:sz w:val="24"/>
              </w:rPr>
              <w:t>Status akhir (</w:t>
            </w:r>
            <w:r w:rsidRPr="00440FC0">
              <w:rPr>
                <w:i/>
                <w:color w:val="000000" w:themeColor="text1"/>
                <w:sz w:val="24"/>
              </w:rPr>
              <w:t>End Poin)</w:t>
            </w:r>
          </w:p>
        </w:tc>
        <w:tc>
          <w:tcPr>
            <w:tcW w:w="2975" w:type="dxa"/>
          </w:tcPr>
          <w:p w:rsidR="00B772D7" w:rsidRPr="00440FC0" w:rsidRDefault="00B772D7" w:rsidP="00E23E87">
            <w:pPr>
              <w:pStyle w:val="TableParagraph"/>
              <w:tabs>
                <w:tab w:val="left" w:pos="1737"/>
              </w:tabs>
              <w:spacing w:line="360" w:lineRule="auto"/>
              <w:ind w:left="106"/>
              <w:rPr>
                <w:color w:val="000000" w:themeColor="text1"/>
                <w:sz w:val="24"/>
              </w:rPr>
            </w:pPr>
            <w:r w:rsidRPr="00440FC0">
              <w:rPr>
                <w:color w:val="000000" w:themeColor="text1"/>
                <w:sz w:val="24"/>
              </w:rPr>
              <w:t xml:space="preserve">Status akhir </w:t>
            </w:r>
            <w:r w:rsidRPr="00440FC0">
              <w:rPr>
                <w:color w:val="000000" w:themeColor="text1"/>
                <w:spacing w:val="-5"/>
                <w:sz w:val="24"/>
              </w:rPr>
              <w:t xml:space="preserve">yang </w:t>
            </w:r>
            <w:r w:rsidRPr="00440FC0">
              <w:rPr>
                <w:color w:val="000000" w:themeColor="text1"/>
                <w:sz w:val="24"/>
              </w:rPr>
              <w:t xml:space="preserve">dilakukan sistem, sebuah diagram </w:t>
            </w:r>
            <w:r w:rsidRPr="00440FC0">
              <w:rPr>
                <w:color w:val="000000" w:themeColor="text1"/>
                <w:spacing w:val="-3"/>
                <w:sz w:val="24"/>
              </w:rPr>
              <w:t xml:space="preserve">aktivitas </w:t>
            </w:r>
            <w:r w:rsidRPr="00440FC0">
              <w:rPr>
                <w:color w:val="000000" w:themeColor="text1"/>
                <w:sz w:val="24"/>
              </w:rPr>
              <w:t>memiliki sebuah</w:t>
            </w:r>
            <w:r w:rsidRPr="00440FC0">
              <w:rPr>
                <w:color w:val="000000" w:themeColor="text1"/>
                <w:spacing w:val="9"/>
                <w:sz w:val="24"/>
              </w:rPr>
              <w:t xml:space="preserve"> </w:t>
            </w:r>
            <w:r w:rsidRPr="00440FC0">
              <w:rPr>
                <w:color w:val="000000" w:themeColor="text1"/>
                <w:spacing w:val="-3"/>
                <w:sz w:val="24"/>
              </w:rPr>
              <w:t>status</w:t>
            </w:r>
            <w:r w:rsidRPr="00440FC0">
              <w:rPr>
                <w:color w:val="000000" w:themeColor="text1"/>
                <w:sz w:val="24"/>
              </w:rPr>
              <w:t xml:space="preserve"> akhir.</w:t>
            </w:r>
          </w:p>
        </w:tc>
      </w:tr>
      <w:tr w:rsidR="00B772D7" w:rsidRPr="00440FC0" w:rsidTr="00E23E87">
        <w:trPr>
          <w:trHeight w:val="2071"/>
        </w:trPr>
        <w:tc>
          <w:tcPr>
            <w:tcW w:w="567"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7.</w:t>
            </w:r>
          </w:p>
        </w:tc>
        <w:tc>
          <w:tcPr>
            <w:tcW w:w="1418"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spacing w:before="2" w:line="360" w:lineRule="auto"/>
              <w:rPr>
                <w:b/>
                <w:color w:val="000000" w:themeColor="text1"/>
                <w:sz w:val="7"/>
              </w:rPr>
            </w:pPr>
          </w:p>
          <w:p w:rsidR="00B772D7" w:rsidRPr="00440FC0" w:rsidRDefault="00B772D7" w:rsidP="00E23E87">
            <w:pPr>
              <w:pStyle w:val="TableParagraph"/>
              <w:spacing w:before="2" w:line="360" w:lineRule="auto"/>
              <w:rPr>
                <w:b/>
                <w:color w:val="000000" w:themeColor="text1"/>
                <w:sz w:val="7"/>
              </w:rPr>
            </w:pPr>
          </w:p>
          <w:p w:rsidR="00B772D7" w:rsidRPr="00440FC0" w:rsidRDefault="00B772D7" w:rsidP="00E23E87">
            <w:pPr>
              <w:pStyle w:val="TableParagraph"/>
              <w:spacing w:before="2" w:line="360" w:lineRule="auto"/>
              <w:rPr>
                <w:b/>
                <w:color w:val="000000" w:themeColor="text1"/>
                <w:sz w:val="7"/>
              </w:rPr>
            </w:pPr>
          </w:p>
          <w:p w:rsidR="00B772D7" w:rsidRPr="00440FC0" w:rsidRDefault="00B772D7" w:rsidP="00E23E87">
            <w:pPr>
              <w:pStyle w:val="TableParagraph"/>
              <w:spacing w:before="2" w:line="360" w:lineRule="auto"/>
              <w:rPr>
                <w:b/>
                <w:color w:val="000000" w:themeColor="text1"/>
                <w:sz w:val="7"/>
              </w:rPr>
            </w:pPr>
          </w:p>
          <w:p w:rsidR="00B772D7" w:rsidRPr="00440FC0" w:rsidRDefault="00B772D7" w:rsidP="00E23E87">
            <w:pPr>
              <w:pStyle w:val="TableParagraph"/>
              <w:spacing w:before="2" w:line="360" w:lineRule="auto"/>
              <w:rPr>
                <w:b/>
                <w:color w:val="000000" w:themeColor="text1"/>
                <w:sz w:val="7"/>
              </w:rPr>
            </w:pPr>
            <w:r w:rsidRPr="00440FC0">
              <w:rPr>
                <w:b/>
                <w:noProof/>
                <w:color w:val="000000" w:themeColor="text1"/>
                <w:sz w:val="7"/>
                <w:lang w:val="id-ID" w:eastAsia="id-ID"/>
              </w:rPr>
              <mc:AlternateContent>
                <mc:Choice Requires="wpg">
                  <w:drawing>
                    <wp:anchor distT="0" distB="0" distL="114300" distR="114300" simplePos="0" relativeHeight="251660288" behindDoc="1" locked="0" layoutInCell="1" allowOverlap="1" wp14:anchorId="23CD6298" wp14:editId="194C1BE4">
                      <wp:simplePos x="0" y="0"/>
                      <wp:positionH relativeFrom="column">
                        <wp:posOffset>216683</wp:posOffset>
                      </wp:positionH>
                      <wp:positionV relativeFrom="paragraph">
                        <wp:posOffset>51525</wp:posOffset>
                      </wp:positionV>
                      <wp:extent cx="494034" cy="392687"/>
                      <wp:effectExtent l="0" t="0" r="39370" b="26670"/>
                      <wp:wrapNone/>
                      <wp:docPr id="114" name="Group 114"/>
                      <wp:cNvGraphicFramePr/>
                      <a:graphic xmlns:a="http://schemas.openxmlformats.org/drawingml/2006/main">
                        <a:graphicData uri="http://schemas.microsoft.com/office/word/2010/wordprocessingGroup">
                          <wpg:wgp>
                            <wpg:cNvGrpSpPr/>
                            <wpg:grpSpPr>
                              <a:xfrm>
                                <a:off x="0" y="0"/>
                                <a:ext cx="494034" cy="392687"/>
                                <a:chOff x="0" y="0"/>
                                <a:chExt cx="494034" cy="392687"/>
                              </a:xfrm>
                            </wpg:grpSpPr>
                            <wps:wsp>
                              <wps:cNvPr id="106" name="Flowchart: Process 106"/>
                              <wps:cNvSpPr/>
                              <wps:spPr>
                                <a:xfrm>
                                  <a:off x="2805" y="0"/>
                                  <a:ext cx="490481" cy="14305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Connector 112"/>
                              <wps:cNvCnPr/>
                              <wps:spPr>
                                <a:xfrm flipH="1">
                                  <a:off x="0" y="16829"/>
                                  <a:ext cx="2540" cy="36893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3" name="Straight Connector 113"/>
                              <wps:cNvCnPr/>
                              <wps:spPr>
                                <a:xfrm flipH="1">
                                  <a:off x="488054" y="22439"/>
                                  <a:ext cx="5980" cy="370248"/>
                                </a:xfrm>
                                <a:prstGeom prst="line">
                                  <a:avLst/>
                                </a:prstGeom>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E04611E" id="Group 114" o:spid="_x0000_s1026" style="position:absolute;margin-left:17.05pt;margin-top:4.05pt;width:38.9pt;height:30.9pt;z-index:-251656192" coordsize="494034,392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">
                      <v:shapetype id="_x0000_t109" coordsize="21600,21600" o:spt="109" path="m,l,21600r21600,l21600,xe">
                        <v:stroke joinstyle="miter"/>
                        <v:path gradientshapeok="t" o:connecttype="rect"/>
                      </v:shapetype>
                      <v:shape id="Flowchart: Process 106" o:spid="_x0000_s1027" type="#_x0000_t109" style="position:absolute;left:2805;width:490481;height:143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" fillcolor="white [3201]" strokecolor="black [3213]" strokeweight="1pt"/>
                      <v:line id="Straight Connector 112" o:spid="_x0000_s1028" style="position:absolute;flip:x;visibility:visible;mso-wrap-style:square" from="0,16829" to="2540,385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" strokecolor="black [3200]" strokeweight="1pt">
                        <v:stroke joinstyle="miter"/>
                      </v:line>
                      <v:line id="Straight Connector 113" o:spid="_x0000_s1029" style="position:absolute;flip:x;visibility:visible;mso-wrap-style:square" from="488054,22439" to="494034,392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" strokecolor="black [3200]" strokeweight="1pt">
                        <v:stroke joinstyle="miter"/>
                      </v:line>
                    </v:group>
                  </w:pict>
                </mc:Fallback>
              </mc:AlternateContent>
            </w:r>
          </w:p>
          <w:p w:rsidR="00B772D7" w:rsidRPr="00440FC0" w:rsidRDefault="00B772D7" w:rsidP="00E23E87">
            <w:pPr>
              <w:pStyle w:val="TableParagraph"/>
              <w:spacing w:before="2" w:line="360" w:lineRule="auto"/>
              <w:rPr>
                <w:b/>
                <w:color w:val="000000" w:themeColor="text1"/>
                <w:sz w:val="7"/>
              </w:rPr>
            </w:pPr>
          </w:p>
          <w:p w:rsidR="00B772D7" w:rsidRPr="00440FC0" w:rsidRDefault="00B772D7" w:rsidP="00E23E87">
            <w:pPr>
              <w:pStyle w:val="TableParagraph"/>
              <w:spacing w:before="2" w:line="360" w:lineRule="auto"/>
              <w:rPr>
                <w:b/>
                <w:color w:val="000000" w:themeColor="text1"/>
                <w:sz w:val="7"/>
              </w:rPr>
            </w:pPr>
            <w:r w:rsidRPr="00440FC0">
              <w:rPr>
                <w:b/>
                <w:color w:val="000000" w:themeColor="text1"/>
                <w:sz w:val="7"/>
              </w:rPr>
              <w:t xml:space="preserve">                               Karyawan</w:t>
            </w:r>
          </w:p>
        </w:tc>
        <w:tc>
          <w:tcPr>
            <w:tcW w:w="1985"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Swimline</w:t>
            </w:r>
          </w:p>
        </w:tc>
        <w:tc>
          <w:tcPr>
            <w:tcW w:w="2975"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tabs>
                <w:tab w:val="left" w:pos="1737"/>
              </w:tabs>
              <w:spacing w:line="360" w:lineRule="auto"/>
              <w:ind w:left="106"/>
              <w:rPr>
                <w:color w:val="000000" w:themeColor="text1"/>
                <w:sz w:val="24"/>
              </w:rPr>
            </w:pPr>
            <w:r w:rsidRPr="00440FC0">
              <w:rPr>
                <w:color w:val="000000" w:themeColor="text1"/>
                <w:sz w:val="24"/>
              </w:rPr>
              <w:t>Memisahkan organisasi bisnis yang bertanggung jawab terhadap aktivitas</w:t>
            </w:r>
          </w:p>
          <w:p w:rsidR="00B772D7" w:rsidRPr="00440FC0" w:rsidRDefault="00B772D7" w:rsidP="00E23E87">
            <w:pPr>
              <w:pStyle w:val="TableParagraph"/>
              <w:tabs>
                <w:tab w:val="left" w:pos="1737"/>
              </w:tabs>
              <w:spacing w:line="360" w:lineRule="auto"/>
              <w:ind w:left="106"/>
              <w:rPr>
                <w:color w:val="000000" w:themeColor="text1"/>
                <w:sz w:val="24"/>
              </w:rPr>
            </w:pPr>
            <w:r w:rsidRPr="00440FC0">
              <w:rPr>
                <w:color w:val="000000" w:themeColor="text1"/>
                <w:sz w:val="24"/>
              </w:rPr>
              <w:t>yang terjadi.</w:t>
            </w:r>
          </w:p>
        </w:tc>
      </w:tr>
      <w:tr w:rsidR="00B772D7" w:rsidRPr="00440FC0" w:rsidTr="00E23E87">
        <w:trPr>
          <w:trHeight w:val="2071"/>
        </w:trPr>
        <w:tc>
          <w:tcPr>
            <w:tcW w:w="567"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8.</w:t>
            </w:r>
          </w:p>
        </w:tc>
        <w:tc>
          <w:tcPr>
            <w:tcW w:w="1418"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spacing w:before="2" w:line="360" w:lineRule="auto"/>
              <w:rPr>
                <w:b/>
                <w:color w:val="000000" w:themeColor="text1"/>
                <w:sz w:val="7"/>
              </w:rPr>
            </w:pPr>
          </w:p>
          <w:p w:rsidR="00B772D7" w:rsidRPr="00440FC0" w:rsidRDefault="00B772D7" w:rsidP="00E23E87">
            <w:pPr>
              <w:pStyle w:val="TableParagraph"/>
              <w:spacing w:before="2" w:line="360" w:lineRule="auto"/>
              <w:rPr>
                <w:b/>
                <w:color w:val="000000" w:themeColor="text1"/>
                <w:sz w:val="7"/>
              </w:rPr>
            </w:pPr>
          </w:p>
          <w:p w:rsidR="00B772D7" w:rsidRPr="00440FC0" w:rsidRDefault="00B772D7" w:rsidP="00E23E87">
            <w:pPr>
              <w:pStyle w:val="TableParagraph"/>
              <w:spacing w:before="2" w:line="360" w:lineRule="auto"/>
              <w:rPr>
                <w:b/>
                <w:color w:val="000000" w:themeColor="text1"/>
                <w:sz w:val="7"/>
              </w:rPr>
            </w:pPr>
            <w:r w:rsidRPr="00440FC0">
              <w:rPr>
                <w:b/>
                <w:noProof/>
                <w:color w:val="000000" w:themeColor="text1"/>
                <w:sz w:val="7"/>
                <w:lang w:val="id-ID" w:eastAsia="id-ID"/>
              </w:rPr>
              <mc:AlternateContent>
                <mc:Choice Requires="wpg">
                  <w:drawing>
                    <wp:inline distT="0" distB="0" distL="0" distR="0" wp14:anchorId="17D6B5EC" wp14:editId="230DEC23">
                      <wp:extent cx="763905" cy="304800"/>
                      <wp:effectExtent l="5715" t="9525" r="1905" b="0"/>
                      <wp:docPr id="102" name="Group 1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3905" cy="304800"/>
                                <a:chOff x="0" y="0"/>
                                <a:chExt cx="1203" cy="480"/>
                              </a:xfrm>
                            </wpg:grpSpPr>
                            <wps:wsp>
                              <wps:cNvPr id="103" name="AutoShape 103"/>
                              <wps:cNvSpPr>
                                <a:spLocks/>
                              </wps:cNvSpPr>
                              <wps:spPr bwMode="auto">
                                <a:xfrm>
                                  <a:off x="0" y="161"/>
                                  <a:ext cx="467" cy="120"/>
                                </a:xfrm>
                                <a:custGeom>
                                  <a:avLst/>
                                  <a:gdLst>
                                    <a:gd name="T0" fmla="*/ 347 w 467"/>
                                    <a:gd name="T1" fmla="+- 0 234 162"/>
                                    <a:gd name="T2" fmla="*/ 234 h 120"/>
                                    <a:gd name="T3" fmla="*/ 347 w 467"/>
                                    <a:gd name="T4" fmla="+- 0 282 162"/>
                                    <a:gd name="T5" fmla="*/ 282 h 120"/>
                                    <a:gd name="T6" fmla="*/ 443 w 467"/>
                                    <a:gd name="T7" fmla="+- 0 234 162"/>
                                    <a:gd name="T8" fmla="*/ 234 h 120"/>
                                    <a:gd name="T9" fmla="*/ 367 w 467"/>
                                    <a:gd name="T10" fmla="+- 0 234 162"/>
                                    <a:gd name="T11" fmla="*/ 234 h 120"/>
                                    <a:gd name="T12" fmla="*/ 347 w 467"/>
                                    <a:gd name="T13" fmla="+- 0 234 162"/>
                                    <a:gd name="T14" fmla="*/ 234 h 120"/>
                                    <a:gd name="T15" fmla="*/ 347 w 467"/>
                                    <a:gd name="T16" fmla="+- 0 210 162"/>
                                    <a:gd name="T17" fmla="*/ 210 h 120"/>
                                    <a:gd name="T18" fmla="*/ 347 w 467"/>
                                    <a:gd name="T19" fmla="+- 0 234 162"/>
                                    <a:gd name="T20" fmla="*/ 234 h 120"/>
                                    <a:gd name="T21" fmla="*/ 367 w 467"/>
                                    <a:gd name="T22" fmla="+- 0 234 162"/>
                                    <a:gd name="T23" fmla="*/ 234 h 120"/>
                                    <a:gd name="T24" fmla="*/ 367 w 467"/>
                                    <a:gd name="T25" fmla="+- 0 210 162"/>
                                    <a:gd name="T26" fmla="*/ 210 h 120"/>
                                    <a:gd name="T27" fmla="*/ 347 w 467"/>
                                    <a:gd name="T28" fmla="+- 0 210 162"/>
                                    <a:gd name="T29" fmla="*/ 210 h 120"/>
                                    <a:gd name="T30" fmla="*/ 347 w 467"/>
                                    <a:gd name="T31" fmla="+- 0 162 162"/>
                                    <a:gd name="T32" fmla="*/ 162 h 120"/>
                                    <a:gd name="T33" fmla="*/ 347 w 467"/>
                                    <a:gd name="T34" fmla="+- 0 210 162"/>
                                    <a:gd name="T35" fmla="*/ 210 h 120"/>
                                    <a:gd name="T36" fmla="*/ 367 w 467"/>
                                    <a:gd name="T37" fmla="+- 0 210 162"/>
                                    <a:gd name="T38" fmla="*/ 210 h 120"/>
                                    <a:gd name="T39" fmla="*/ 367 w 467"/>
                                    <a:gd name="T40" fmla="+- 0 234 162"/>
                                    <a:gd name="T41" fmla="*/ 234 h 120"/>
                                    <a:gd name="T42" fmla="*/ 443 w 467"/>
                                    <a:gd name="T43" fmla="+- 0 234 162"/>
                                    <a:gd name="T44" fmla="*/ 234 h 120"/>
                                    <a:gd name="T45" fmla="*/ 467 w 467"/>
                                    <a:gd name="T46" fmla="+- 0 222 162"/>
                                    <a:gd name="T47" fmla="*/ 222 h 120"/>
                                    <a:gd name="T48" fmla="*/ 347 w 467"/>
                                    <a:gd name="T49" fmla="+- 0 162 162"/>
                                    <a:gd name="T50" fmla="*/ 162 h 120"/>
                                    <a:gd name="T51" fmla="*/ 0 w 467"/>
                                    <a:gd name="T52" fmla="+- 0 209 162"/>
                                    <a:gd name="T53" fmla="*/ 209 h 120"/>
                                    <a:gd name="T54" fmla="*/ 0 w 467"/>
                                    <a:gd name="T55" fmla="+- 0 233 162"/>
                                    <a:gd name="T56" fmla="*/ 233 h 120"/>
                                    <a:gd name="T57" fmla="*/ 347 w 467"/>
                                    <a:gd name="T58" fmla="+- 0 234 162"/>
                                    <a:gd name="T59" fmla="*/ 234 h 120"/>
                                    <a:gd name="T60" fmla="*/ 347 w 467"/>
                                    <a:gd name="T61" fmla="+- 0 210 162"/>
                                    <a:gd name="T62" fmla="*/ 210 h 120"/>
                                    <a:gd name="T63" fmla="*/ 0 w 467"/>
                                    <a:gd name="T64" fmla="+- 0 209 162"/>
                                    <a:gd name="T65" fmla="*/ 209 h 120"/>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Lst>
                                  <a:rect l="0" t="0" r="r" b="b"/>
                                  <a:pathLst>
                                    <a:path w="467" h="120">
                                      <a:moveTo>
                                        <a:pt x="347" y="72"/>
                                      </a:moveTo>
                                      <a:lnTo>
                                        <a:pt x="347" y="120"/>
                                      </a:lnTo>
                                      <a:lnTo>
                                        <a:pt x="443" y="72"/>
                                      </a:lnTo>
                                      <a:lnTo>
                                        <a:pt x="367" y="72"/>
                                      </a:lnTo>
                                      <a:lnTo>
                                        <a:pt x="347" y="72"/>
                                      </a:lnTo>
                                      <a:close/>
                                      <a:moveTo>
                                        <a:pt x="347" y="48"/>
                                      </a:moveTo>
                                      <a:lnTo>
                                        <a:pt x="347" y="72"/>
                                      </a:lnTo>
                                      <a:lnTo>
                                        <a:pt x="367" y="72"/>
                                      </a:lnTo>
                                      <a:lnTo>
                                        <a:pt x="367" y="48"/>
                                      </a:lnTo>
                                      <a:lnTo>
                                        <a:pt x="347" y="48"/>
                                      </a:lnTo>
                                      <a:close/>
                                      <a:moveTo>
                                        <a:pt x="347" y="0"/>
                                      </a:moveTo>
                                      <a:lnTo>
                                        <a:pt x="347" y="48"/>
                                      </a:lnTo>
                                      <a:lnTo>
                                        <a:pt x="367" y="48"/>
                                      </a:lnTo>
                                      <a:lnTo>
                                        <a:pt x="367" y="72"/>
                                      </a:lnTo>
                                      <a:lnTo>
                                        <a:pt x="443" y="72"/>
                                      </a:lnTo>
                                      <a:lnTo>
                                        <a:pt x="467" y="60"/>
                                      </a:lnTo>
                                      <a:lnTo>
                                        <a:pt x="347" y="0"/>
                                      </a:lnTo>
                                      <a:close/>
                                      <a:moveTo>
                                        <a:pt x="0" y="47"/>
                                      </a:moveTo>
                                      <a:lnTo>
                                        <a:pt x="0" y="71"/>
                                      </a:lnTo>
                                      <a:lnTo>
                                        <a:pt x="347" y="72"/>
                                      </a:lnTo>
                                      <a:lnTo>
                                        <a:pt x="347" y="48"/>
                                      </a:lnTo>
                                      <a:lnTo>
                                        <a:pt x="0" y="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 name="Freeform 104"/>
                              <wps:cNvSpPr>
                                <a:spLocks/>
                              </wps:cNvSpPr>
                              <wps:spPr bwMode="auto">
                                <a:xfrm>
                                  <a:off x="460" y="9"/>
                                  <a:ext cx="732" cy="461"/>
                                </a:xfrm>
                                <a:custGeom>
                                  <a:avLst/>
                                  <a:gdLst>
                                    <a:gd name="T0" fmla="+- 0 461 461"/>
                                    <a:gd name="T1" fmla="*/ T0 w 732"/>
                                    <a:gd name="T2" fmla="+- 0 86 10"/>
                                    <a:gd name="T3" fmla="*/ 86 h 461"/>
                                    <a:gd name="T4" fmla="+- 0 467 461"/>
                                    <a:gd name="T5" fmla="*/ T4 w 732"/>
                                    <a:gd name="T6" fmla="+- 0 57 10"/>
                                    <a:gd name="T7" fmla="*/ 57 h 461"/>
                                    <a:gd name="T8" fmla="+- 0 483 461"/>
                                    <a:gd name="T9" fmla="*/ T8 w 732"/>
                                    <a:gd name="T10" fmla="+- 0 32 10"/>
                                    <a:gd name="T11" fmla="*/ 32 h 461"/>
                                    <a:gd name="T12" fmla="+- 0 508 461"/>
                                    <a:gd name="T13" fmla="*/ T12 w 732"/>
                                    <a:gd name="T14" fmla="+- 0 16 10"/>
                                    <a:gd name="T15" fmla="*/ 16 h 461"/>
                                    <a:gd name="T16" fmla="+- 0 538 461"/>
                                    <a:gd name="T17" fmla="*/ T16 w 732"/>
                                    <a:gd name="T18" fmla="+- 0 10 10"/>
                                    <a:gd name="T19" fmla="*/ 10 h 461"/>
                                    <a:gd name="T20" fmla="+- 0 1116 461"/>
                                    <a:gd name="T21" fmla="*/ T20 w 732"/>
                                    <a:gd name="T22" fmla="+- 0 10 10"/>
                                    <a:gd name="T23" fmla="*/ 10 h 461"/>
                                    <a:gd name="T24" fmla="+- 0 1146 461"/>
                                    <a:gd name="T25" fmla="*/ T24 w 732"/>
                                    <a:gd name="T26" fmla="+- 0 16 10"/>
                                    <a:gd name="T27" fmla="*/ 16 h 461"/>
                                    <a:gd name="T28" fmla="+- 0 1170 461"/>
                                    <a:gd name="T29" fmla="*/ T28 w 732"/>
                                    <a:gd name="T30" fmla="+- 0 32 10"/>
                                    <a:gd name="T31" fmla="*/ 32 h 461"/>
                                    <a:gd name="T32" fmla="+- 0 1187 461"/>
                                    <a:gd name="T33" fmla="*/ T32 w 732"/>
                                    <a:gd name="T34" fmla="+- 0 57 10"/>
                                    <a:gd name="T35" fmla="*/ 57 h 461"/>
                                    <a:gd name="T36" fmla="+- 0 1193 461"/>
                                    <a:gd name="T37" fmla="*/ T36 w 732"/>
                                    <a:gd name="T38" fmla="+- 0 86 10"/>
                                    <a:gd name="T39" fmla="*/ 86 h 461"/>
                                    <a:gd name="T40" fmla="+- 0 1193 461"/>
                                    <a:gd name="T41" fmla="*/ T40 w 732"/>
                                    <a:gd name="T42" fmla="+- 0 394 10"/>
                                    <a:gd name="T43" fmla="*/ 394 h 461"/>
                                    <a:gd name="T44" fmla="+- 0 1187 461"/>
                                    <a:gd name="T45" fmla="*/ T44 w 732"/>
                                    <a:gd name="T46" fmla="+- 0 423 10"/>
                                    <a:gd name="T47" fmla="*/ 423 h 461"/>
                                    <a:gd name="T48" fmla="+- 0 1170 461"/>
                                    <a:gd name="T49" fmla="*/ T48 w 732"/>
                                    <a:gd name="T50" fmla="+- 0 448 10"/>
                                    <a:gd name="T51" fmla="*/ 448 h 461"/>
                                    <a:gd name="T52" fmla="+- 0 1146 461"/>
                                    <a:gd name="T53" fmla="*/ T52 w 732"/>
                                    <a:gd name="T54" fmla="+- 0 464 10"/>
                                    <a:gd name="T55" fmla="*/ 464 h 461"/>
                                    <a:gd name="T56" fmla="+- 0 1116 461"/>
                                    <a:gd name="T57" fmla="*/ T56 w 732"/>
                                    <a:gd name="T58" fmla="+- 0 470 10"/>
                                    <a:gd name="T59" fmla="*/ 470 h 461"/>
                                    <a:gd name="T60" fmla="+- 0 538 461"/>
                                    <a:gd name="T61" fmla="*/ T60 w 732"/>
                                    <a:gd name="T62" fmla="+- 0 470 10"/>
                                    <a:gd name="T63" fmla="*/ 470 h 461"/>
                                    <a:gd name="T64" fmla="+- 0 508 461"/>
                                    <a:gd name="T65" fmla="*/ T64 w 732"/>
                                    <a:gd name="T66" fmla="+- 0 464 10"/>
                                    <a:gd name="T67" fmla="*/ 464 h 461"/>
                                    <a:gd name="T68" fmla="+- 0 483 461"/>
                                    <a:gd name="T69" fmla="*/ T68 w 732"/>
                                    <a:gd name="T70" fmla="+- 0 448 10"/>
                                    <a:gd name="T71" fmla="*/ 448 h 461"/>
                                    <a:gd name="T72" fmla="+- 0 467 461"/>
                                    <a:gd name="T73" fmla="*/ T72 w 732"/>
                                    <a:gd name="T74" fmla="+- 0 423 10"/>
                                    <a:gd name="T75" fmla="*/ 423 h 461"/>
                                    <a:gd name="T76" fmla="+- 0 461 461"/>
                                    <a:gd name="T77" fmla="*/ T76 w 732"/>
                                    <a:gd name="T78" fmla="+- 0 394 10"/>
                                    <a:gd name="T79" fmla="*/ 394 h 461"/>
                                    <a:gd name="T80" fmla="+- 0 461 461"/>
                                    <a:gd name="T81" fmla="*/ T80 w 732"/>
                                    <a:gd name="T82" fmla="+- 0 86 10"/>
                                    <a:gd name="T83" fmla="*/ 86 h 4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32" h="461">
                                      <a:moveTo>
                                        <a:pt x="0" y="76"/>
                                      </a:moveTo>
                                      <a:lnTo>
                                        <a:pt x="6" y="47"/>
                                      </a:lnTo>
                                      <a:lnTo>
                                        <a:pt x="22" y="22"/>
                                      </a:lnTo>
                                      <a:lnTo>
                                        <a:pt x="47" y="6"/>
                                      </a:lnTo>
                                      <a:lnTo>
                                        <a:pt x="77" y="0"/>
                                      </a:lnTo>
                                      <a:lnTo>
                                        <a:pt x="655" y="0"/>
                                      </a:lnTo>
                                      <a:lnTo>
                                        <a:pt x="685" y="6"/>
                                      </a:lnTo>
                                      <a:lnTo>
                                        <a:pt x="709" y="22"/>
                                      </a:lnTo>
                                      <a:lnTo>
                                        <a:pt x="726" y="47"/>
                                      </a:lnTo>
                                      <a:lnTo>
                                        <a:pt x="732" y="76"/>
                                      </a:lnTo>
                                      <a:lnTo>
                                        <a:pt x="732" y="384"/>
                                      </a:lnTo>
                                      <a:lnTo>
                                        <a:pt x="726" y="413"/>
                                      </a:lnTo>
                                      <a:lnTo>
                                        <a:pt x="709" y="438"/>
                                      </a:lnTo>
                                      <a:lnTo>
                                        <a:pt x="685" y="454"/>
                                      </a:lnTo>
                                      <a:lnTo>
                                        <a:pt x="655" y="460"/>
                                      </a:lnTo>
                                      <a:lnTo>
                                        <a:pt x="77" y="460"/>
                                      </a:lnTo>
                                      <a:lnTo>
                                        <a:pt x="47" y="454"/>
                                      </a:lnTo>
                                      <a:lnTo>
                                        <a:pt x="22" y="438"/>
                                      </a:lnTo>
                                      <a:lnTo>
                                        <a:pt x="6" y="413"/>
                                      </a:lnTo>
                                      <a:lnTo>
                                        <a:pt x="0" y="384"/>
                                      </a:lnTo>
                                      <a:lnTo>
                                        <a:pt x="0" y="76"/>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8B9142A" id="Group 102" o:spid="_x0000_s1026" style="width:60.15pt;height:24pt;mso-position-horizontal-relative:char;mso-position-vertical-relative:line" coordsize="1203,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">
                      <v:shape id="AutoShape 103" o:spid="_x0000_s1027" style="position:absolute;top:161;width:467;height:120;visibility:visible;mso-wrap-style:square;v-text-anchor:top" coordsize="467,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" path="m347,72r,48l443,72r-76,l347,72xm347,48r,24l367,72r,-24l347,48xm347,r,48l367,48r,24l443,72,467,60,347,xm,47l,71r347,1l347,48,,47xe" fillcolor="black" stroked="f">
                        <v:path arrowok="t" o:connecttype="custom" o:connectlocs="347,234;347,282;443,234;367,234;347,234;347,210;347,234;367,234;367,210;347,210;347,162;347,210;367,210;367,234;443,234;467,222;347,162;0,209;0,233;347,234;347,210;0,209" o:connectangles="0,0,0,0,0,0,0,0,0,0,0,0,0,0,0,0,0,0,0,0,0,0"/>
                      </v:shape>
                      <v:shape id="Freeform 104" o:spid="_x0000_s1028" style="position:absolute;left:460;top:9;width:732;height:461;visibility:visible;mso-wrap-style:square;v-text-anchor:top" coordsize="732,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" path="m,76l6,47,22,22,47,6,77,,655,r30,6l709,22r17,25l732,76r,308l726,413r-17,25l685,454r-30,6l77,460,47,454,22,438,6,413,,384,,76xe" filled="f" strokeweight=".96pt">
                        <v:path arrowok="t" o:connecttype="custom" o:connectlocs="0,86;6,57;22,32;47,16;77,10;655,10;685,16;709,32;726,57;732,86;732,394;726,423;709,448;685,464;655,470;77,470;47,464;22,448;6,423;0,394;0,86" o:connectangles="0,0,0,0,0,0,0,0,0,0,0,0,0,0,0,0,0,0,0,0,0"/>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Black hole activity</w:t>
            </w:r>
          </w:p>
        </w:tc>
        <w:tc>
          <w:tcPr>
            <w:tcW w:w="2975"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tabs>
                <w:tab w:val="left" w:pos="1737"/>
              </w:tabs>
              <w:spacing w:line="360" w:lineRule="auto"/>
              <w:ind w:left="106"/>
              <w:rPr>
                <w:color w:val="000000" w:themeColor="text1"/>
                <w:sz w:val="24"/>
              </w:rPr>
            </w:pPr>
            <w:r w:rsidRPr="00440FC0">
              <w:rPr>
                <w:color w:val="000000" w:themeColor="text1"/>
                <w:sz w:val="24"/>
              </w:rPr>
              <w:t>Ada masukan dan tidak ada keluaran, biasanya digunakan jika dikehendaki ada 1 atau</w:t>
            </w:r>
          </w:p>
          <w:p w:rsidR="00B772D7" w:rsidRPr="00440FC0" w:rsidRDefault="00B772D7" w:rsidP="00E23E87">
            <w:pPr>
              <w:pStyle w:val="TableParagraph"/>
              <w:tabs>
                <w:tab w:val="left" w:pos="1737"/>
              </w:tabs>
              <w:spacing w:line="360" w:lineRule="auto"/>
              <w:ind w:left="106"/>
              <w:rPr>
                <w:color w:val="000000" w:themeColor="text1"/>
                <w:sz w:val="24"/>
              </w:rPr>
            </w:pPr>
            <w:r w:rsidRPr="00440FC0">
              <w:rPr>
                <w:color w:val="000000" w:themeColor="text1"/>
                <w:sz w:val="24"/>
              </w:rPr>
              <w:t>lebih transisi.</w:t>
            </w:r>
          </w:p>
        </w:tc>
      </w:tr>
      <w:tr w:rsidR="00B772D7" w:rsidRPr="00440FC0" w:rsidTr="00E23E87">
        <w:trPr>
          <w:trHeight w:val="2071"/>
        </w:trPr>
        <w:tc>
          <w:tcPr>
            <w:tcW w:w="567"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9.</w:t>
            </w:r>
          </w:p>
        </w:tc>
        <w:tc>
          <w:tcPr>
            <w:tcW w:w="1418"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spacing w:before="2" w:line="360" w:lineRule="auto"/>
              <w:rPr>
                <w:b/>
                <w:color w:val="000000" w:themeColor="text1"/>
                <w:sz w:val="7"/>
              </w:rPr>
            </w:pPr>
          </w:p>
          <w:p w:rsidR="00B772D7" w:rsidRPr="00440FC0" w:rsidRDefault="00B772D7" w:rsidP="00E23E87">
            <w:pPr>
              <w:pStyle w:val="TableParagraph"/>
              <w:spacing w:before="2" w:line="360" w:lineRule="auto"/>
              <w:rPr>
                <w:b/>
                <w:color w:val="000000" w:themeColor="text1"/>
                <w:sz w:val="7"/>
              </w:rPr>
            </w:pPr>
          </w:p>
          <w:p w:rsidR="00B772D7" w:rsidRPr="00440FC0" w:rsidRDefault="00B772D7" w:rsidP="00E23E87">
            <w:pPr>
              <w:pStyle w:val="TableParagraph"/>
              <w:spacing w:before="2" w:line="360" w:lineRule="auto"/>
              <w:rPr>
                <w:b/>
                <w:color w:val="000000" w:themeColor="text1"/>
                <w:sz w:val="7"/>
              </w:rPr>
            </w:pPr>
            <w:r w:rsidRPr="00440FC0">
              <w:rPr>
                <w:b/>
                <w:noProof/>
                <w:color w:val="000000" w:themeColor="text1"/>
                <w:sz w:val="7"/>
                <w:lang w:val="id-ID" w:eastAsia="id-ID"/>
              </w:rPr>
              <mc:AlternateContent>
                <mc:Choice Requires="wpg">
                  <w:drawing>
                    <wp:inline distT="0" distB="0" distL="0" distR="0" wp14:anchorId="6828C68A" wp14:editId="7F559570">
                      <wp:extent cx="768985" cy="304800"/>
                      <wp:effectExtent l="6985" t="3175" r="5080" b="6350"/>
                      <wp:docPr id="99"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8985" cy="304800"/>
                                <a:chOff x="0" y="0"/>
                                <a:chExt cx="1211" cy="480"/>
                              </a:xfrm>
                            </wpg:grpSpPr>
                            <wps:wsp>
                              <wps:cNvPr id="100" name="AutoShape 100"/>
                              <wps:cNvSpPr>
                                <a:spLocks/>
                              </wps:cNvSpPr>
                              <wps:spPr bwMode="auto">
                                <a:xfrm>
                                  <a:off x="744" y="164"/>
                                  <a:ext cx="467" cy="120"/>
                                </a:xfrm>
                                <a:custGeom>
                                  <a:avLst/>
                                  <a:gdLst>
                                    <a:gd name="T0" fmla="+- 0 1091 744"/>
                                    <a:gd name="T1" fmla="*/ T0 w 467"/>
                                    <a:gd name="T2" fmla="+- 0 236 164"/>
                                    <a:gd name="T3" fmla="*/ 236 h 120"/>
                                    <a:gd name="T4" fmla="+- 0 1091 744"/>
                                    <a:gd name="T5" fmla="*/ T4 w 467"/>
                                    <a:gd name="T6" fmla="+- 0 284 164"/>
                                    <a:gd name="T7" fmla="*/ 284 h 120"/>
                                    <a:gd name="T8" fmla="+- 0 1187 744"/>
                                    <a:gd name="T9" fmla="*/ T8 w 467"/>
                                    <a:gd name="T10" fmla="+- 0 236 164"/>
                                    <a:gd name="T11" fmla="*/ 236 h 120"/>
                                    <a:gd name="T12" fmla="+- 0 1111 744"/>
                                    <a:gd name="T13" fmla="*/ T12 w 467"/>
                                    <a:gd name="T14" fmla="+- 0 236 164"/>
                                    <a:gd name="T15" fmla="*/ 236 h 120"/>
                                    <a:gd name="T16" fmla="+- 0 1091 744"/>
                                    <a:gd name="T17" fmla="*/ T16 w 467"/>
                                    <a:gd name="T18" fmla="+- 0 236 164"/>
                                    <a:gd name="T19" fmla="*/ 236 h 120"/>
                                    <a:gd name="T20" fmla="+- 0 1091 744"/>
                                    <a:gd name="T21" fmla="*/ T20 w 467"/>
                                    <a:gd name="T22" fmla="+- 0 212 164"/>
                                    <a:gd name="T23" fmla="*/ 212 h 120"/>
                                    <a:gd name="T24" fmla="+- 0 1091 744"/>
                                    <a:gd name="T25" fmla="*/ T24 w 467"/>
                                    <a:gd name="T26" fmla="+- 0 236 164"/>
                                    <a:gd name="T27" fmla="*/ 236 h 120"/>
                                    <a:gd name="T28" fmla="+- 0 1111 744"/>
                                    <a:gd name="T29" fmla="*/ T28 w 467"/>
                                    <a:gd name="T30" fmla="+- 0 236 164"/>
                                    <a:gd name="T31" fmla="*/ 236 h 120"/>
                                    <a:gd name="T32" fmla="+- 0 1111 744"/>
                                    <a:gd name="T33" fmla="*/ T32 w 467"/>
                                    <a:gd name="T34" fmla="+- 0 212 164"/>
                                    <a:gd name="T35" fmla="*/ 212 h 120"/>
                                    <a:gd name="T36" fmla="+- 0 1091 744"/>
                                    <a:gd name="T37" fmla="*/ T36 w 467"/>
                                    <a:gd name="T38" fmla="+- 0 212 164"/>
                                    <a:gd name="T39" fmla="*/ 212 h 120"/>
                                    <a:gd name="T40" fmla="+- 0 1091 744"/>
                                    <a:gd name="T41" fmla="*/ T40 w 467"/>
                                    <a:gd name="T42" fmla="+- 0 164 164"/>
                                    <a:gd name="T43" fmla="*/ 164 h 120"/>
                                    <a:gd name="T44" fmla="+- 0 1091 744"/>
                                    <a:gd name="T45" fmla="*/ T44 w 467"/>
                                    <a:gd name="T46" fmla="+- 0 212 164"/>
                                    <a:gd name="T47" fmla="*/ 212 h 120"/>
                                    <a:gd name="T48" fmla="+- 0 1111 744"/>
                                    <a:gd name="T49" fmla="*/ T48 w 467"/>
                                    <a:gd name="T50" fmla="+- 0 212 164"/>
                                    <a:gd name="T51" fmla="*/ 212 h 120"/>
                                    <a:gd name="T52" fmla="+- 0 1111 744"/>
                                    <a:gd name="T53" fmla="*/ T52 w 467"/>
                                    <a:gd name="T54" fmla="+- 0 236 164"/>
                                    <a:gd name="T55" fmla="*/ 236 h 120"/>
                                    <a:gd name="T56" fmla="+- 0 1187 744"/>
                                    <a:gd name="T57" fmla="*/ T56 w 467"/>
                                    <a:gd name="T58" fmla="+- 0 236 164"/>
                                    <a:gd name="T59" fmla="*/ 236 h 120"/>
                                    <a:gd name="T60" fmla="+- 0 1211 744"/>
                                    <a:gd name="T61" fmla="*/ T60 w 467"/>
                                    <a:gd name="T62" fmla="+- 0 224 164"/>
                                    <a:gd name="T63" fmla="*/ 224 h 120"/>
                                    <a:gd name="T64" fmla="+- 0 1091 744"/>
                                    <a:gd name="T65" fmla="*/ T64 w 467"/>
                                    <a:gd name="T66" fmla="+- 0 164 164"/>
                                    <a:gd name="T67" fmla="*/ 164 h 120"/>
                                    <a:gd name="T68" fmla="+- 0 744 744"/>
                                    <a:gd name="T69" fmla="*/ T68 w 467"/>
                                    <a:gd name="T70" fmla="+- 0 211 164"/>
                                    <a:gd name="T71" fmla="*/ 211 h 120"/>
                                    <a:gd name="T72" fmla="+- 0 744 744"/>
                                    <a:gd name="T73" fmla="*/ T72 w 467"/>
                                    <a:gd name="T74" fmla="+- 0 235 164"/>
                                    <a:gd name="T75" fmla="*/ 235 h 120"/>
                                    <a:gd name="T76" fmla="+- 0 1091 744"/>
                                    <a:gd name="T77" fmla="*/ T76 w 467"/>
                                    <a:gd name="T78" fmla="+- 0 236 164"/>
                                    <a:gd name="T79" fmla="*/ 236 h 120"/>
                                    <a:gd name="T80" fmla="+- 0 1091 744"/>
                                    <a:gd name="T81" fmla="*/ T80 w 467"/>
                                    <a:gd name="T82" fmla="+- 0 212 164"/>
                                    <a:gd name="T83" fmla="*/ 212 h 120"/>
                                    <a:gd name="T84" fmla="+- 0 744 744"/>
                                    <a:gd name="T85" fmla="*/ T84 w 467"/>
                                    <a:gd name="T86" fmla="+- 0 211 164"/>
                                    <a:gd name="T87" fmla="*/ 211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67" h="120">
                                      <a:moveTo>
                                        <a:pt x="347" y="72"/>
                                      </a:moveTo>
                                      <a:lnTo>
                                        <a:pt x="347" y="120"/>
                                      </a:lnTo>
                                      <a:lnTo>
                                        <a:pt x="443" y="72"/>
                                      </a:lnTo>
                                      <a:lnTo>
                                        <a:pt x="367" y="72"/>
                                      </a:lnTo>
                                      <a:lnTo>
                                        <a:pt x="347" y="72"/>
                                      </a:lnTo>
                                      <a:close/>
                                      <a:moveTo>
                                        <a:pt x="347" y="48"/>
                                      </a:moveTo>
                                      <a:lnTo>
                                        <a:pt x="347" y="72"/>
                                      </a:lnTo>
                                      <a:lnTo>
                                        <a:pt x="367" y="72"/>
                                      </a:lnTo>
                                      <a:lnTo>
                                        <a:pt x="367" y="48"/>
                                      </a:lnTo>
                                      <a:lnTo>
                                        <a:pt x="347" y="48"/>
                                      </a:lnTo>
                                      <a:close/>
                                      <a:moveTo>
                                        <a:pt x="347" y="0"/>
                                      </a:moveTo>
                                      <a:lnTo>
                                        <a:pt x="347" y="48"/>
                                      </a:lnTo>
                                      <a:lnTo>
                                        <a:pt x="367" y="48"/>
                                      </a:lnTo>
                                      <a:lnTo>
                                        <a:pt x="367" y="72"/>
                                      </a:lnTo>
                                      <a:lnTo>
                                        <a:pt x="443" y="72"/>
                                      </a:lnTo>
                                      <a:lnTo>
                                        <a:pt x="467" y="60"/>
                                      </a:lnTo>
                                      <a:lnTo>
                                        <a:pt x="347" y="0"/>
                                      </a:lnTo>
                                      <a:close/>
                                      <a:moveTo>
                                        <a:pt x="0" y="47"/>
                                      </a:moveTo>
                                      <a:lnTo>
                                        <a:pt x="0" y="71"/>
                                      </a:lnTo>
                                      <a:lnTo>
                                        <a:pt x="347" y="72"/>
                                      </a:lnTo>
                                      <a:lnTo>
                                        <a:pt x="347" y="48"/>
                                      </a:lnTo>
                                      <a:lnTo>
                                        <a:pt x="0" y="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 name="Freeform 101"/>
                              <wps:cNvSpPr>
                                <a:spLocks/>
                              </wps:cNvSpPr>
                              <wps:spPr bwMode="auto">
                                <a:xfrm>
                                  <a:off x="9" y="9"/>
                                  <a:ext cx="732" cy="461"/>
                                </a:xfrm>
                                <a:custGeom>
                                  <a:avLst/>
                                  <a:gdLst>
                                    <a:gd name="T0" fmla="+- 0 10 10"/>
                                    <a:gd name="T1" fmla="*/ T0 w 732"/>
                                    <a:gd name="T2" fmla="+- 0 86 10"/>
                                    <a:gd name="T3" fmla="*/ 86 h 461"/>
                                    <a:gd name="T4" fmla="+- 0 16 10"/>
                                    <a:gd name="T5" fmla="*/ T4 w 732"/>
                                    <a:gd name="T6" fmla="+- 0 57 10"/>
                                    <a:gd name="T7" fmla="*/ 57 h 461"/>
                                    <a:gd name="T8" fmla="+- 0 32 10"/>
                                    <a:gd name="T9" fmla="*/ T8 w 732"/>
                                    <a:gd name="T10" fmla="+- 0 32 10"/>
                                    <a:gd name="T11" fmla="*/ 32 h 461"/>
                                    <a:gd name="T12" fmla="+- 0 57 10"/>
                                    <a:gd name="T13" fmla="*/ T12 w 732"/>
                                    <a:gd name="T14" fmla="+- 0 16 10"/>
                                    <a:gd name="T15" fmla="*/ 16 h 461"/>
                                    <a:gd name="T16" fmla="+- 0 86 10"/>
                                    <a:gd name="T17" fmla="*/ T16 w 732"/>
                                    <a:gd name="T18" fmla="+- 0 10 10"/>
                                    <a:gd name="T19" fmla="*/ 10 h 461"/>
                                    <a:gd name="T20" fmla="+- 0 665 10"/>
                                    <a:gd name="T21" fmla="*/ T20 w 732"/>
                                    <a:gd name="T22" fmla="+- 0 10 10"/>
                                    <a:gd name="T23" fmla="*/ 10 h 461"/>
                                    <a:gd name="T24" fmla="+- 0 695 10"/>
                                    <a:gd name="T25" fmla="*/ T24 w 732"/>
                                    <a:gd name="T26" fmla="+- 0 16 10"/>
                                    <a:gd name="T27" fmla="*/ 16 h 461"/>
                                    <a:gd name="T28" fmla="+- 0 719 10"/>
                                    <a:gd name="T29" fmla="*/ T28 w 732"/>
                                    <a:gd name="T30" fmla="+- 0 32 10"/>
                                    <a:gd name="T31" fmla="*/ 32 h 461"/>
                                    <a:gd name="T32" fmla="+- 0 736 10"/>
                                    <a:gd name="T33" fmla="*/ T32 w 732"/>
                                    <a:gd name="T34" fmla="+- 0 57 10"/>
                                    <a:gd name="T35" fmla="*/ 57 h 461"/>
                                    <a:gd name="T36" fmla="+- 0 742 10"/>
                                    <a:gd name="T37" fmla="*/ T36 w 732"/>
                                    <a:gd name="T38" fmla="+- 0 86 10"/>
                                    <a:gd name="T39" fmla="*/ 86 h 461"/>
                                    <a:gd name="T40" fmla="+- 0 742 10"/>
                                    <a:gd name="T41" fmla="*/ T40 w 732"/>
                                    <a:gd name="T42" fmla="+- 0 394 10"/>
                                    <a:gd name="T43" fmla="*/ 394 h 461"/>
                                    <a:gd name="T44" fmla="+- 0 736 10"/>
                                    <a:gd name="T45" fmla="*/ T44 w 732"/>
                                    <a:gd name="T46" fmla="+- 0 423 10"/>
                                    <a:gd name="T47" fmla="*/ 423 h 461"/>
                                    <a:gd name="T48" fmla="+- 0 719 10"/>
                                    <a:gd name="T49" fmla="*/ T48 w 732"/>
                                    <a:gd name="T50" fmla="+- 0 448 10"/>
                                    <a:gd name="T51" fmla="*/ 448 h 461"/>
                                    <a:gd name="T52" fmla="+- 0 695 10"/>
                                    <a:gd name="T53" fmla="*/ T52 w 732"/>
                                    <a:gd name="T54" fmla="+- 0 464 10"/>
                                    <a:gd name="T55" fmla="*/ 464 h 461"/>
                                    <a:gd name="T56" fmla="+- 0 665 10"/>
                                    <a:gd name="T57" fmla="*/ T56 w 732"/>
                                    <a:gd name="T58" fmla="+- 0 470 10"/>
                                    <a:gd name="T59" fmla="*/ 470 h 461"/>
                                    <a:gd name="T60" fmla="+- 0 86 10"/>
                                    <a:gd name="T61" fmla="*/ T60 w 732"/>
                                    <a:gd name="T62" fmla="+- 0 470 10"/>
                                    <a:gd name="T63" fmla="*/ 470 h 461"/>
                                    <a:gd name="T64" fmla="+- 0 57 10"/>
                                    <a:gd name="T65" fmla="*/ T64 w 732"/>
                                    <a:gd name="T66" fmla="+- 0 464 10"/>
                                    <a:gd name="T67" fmla="*/ 464 h 461"/>
                                    <a:gd name="T68" fmla="+- 0 32 10"/>
                                    <a:gd name="T69" fmla="*/ T68 w 732"/>
                                    <a:gd name="T70" fmla="+- 0 448 10"/>
                                    <a:gd name="T71" fmla="*/ 448 h 461"/>
                                    <a:gd name="T72" fmla="+- 0 16 10"/>
                                    <a:gd name="T73" fmla="*/ T72 w 732"/>
                                    <a:gd name="T74" fmla="+- 0 423 10"/>
                                    <a:gd name="T75" fmla="*/ 423 h 461"/>
                                    <a:gd name="T76" fmla="+- 0 10 10"/>
                                    <a:gd name="T77" fmla="*/ T76 w 732"/>
                                    <a:gd name="T78" fmla="+- 0 394 10"/>
                                    <a:gd name="T79" fmla="*/ 394 h 461"/>
                                    <a:gd name="T80" fmla="+- 0 10 10"/>
                                    <a:gd name="T81" fmla="*/ T80 w 732"/>
                                    <a:gd name="T82" fmla="+- 0 86 10"/>
                                    <a:gd name="T83" fmla="*/ 86 h 4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32" h="461">
                                      <a:moveTo>
                                        <a:pt x="0" y="76"/>
                                      </a:moveTo>
                                      <a:lnTo>
                                        <a:pt x="6" y="47"/>
                                      </a:lnTo>
                                      <a:lnTo>
                                        <a:pt x="22" y="22"/>
                                      </a:lnTo>
                                      <a:lnTo>
                                        <a:pt x="47" y="6"/>
                                      </a:lnTo>
                                      <a:lnTo>
                                        <a:pt x="76" y="0"/>
                                      </a:lnTo>
                                      <a:lnTo>
                                        <a:pt x="655" y="0"/>
                                      </a:lnTo>
                                      <a:lnTo>
                                        <a:pt x="685" y="6"/>
                                      </a:lnTo>
                                      <a:lnTo>
                                        <a:pt x="709" y="22"/>
                                      </a:lnTo>
                                      <a:lnTo>
                                        <a:pt x="726" y="47"/>
                                      </a:lnTo>
                                      <a:lnTo>
                                        <a:pt x="732" y="76"/>
                                      </a:lnTo>
                                      <a:lnTo>
                                        <a:pt x="732" y="384"/>
                                      </a:lnTo>
                                      <a:lnTo>
                                        <a:pt x="726" y="413"/>
                                      </a:lnTo>
                                      <a:lnTo>
                                        <a:pt x="709" y="438"/>
                                      </a:lnTo>
                                      <a:lnTo>
                                        <a:pt x="685" y="454"/>
                                      </a:lnTo>
                                      <a:lnTo>
                                        <a:pt x="655" y="460"/>
                                      </a:lnTo>
                                      <a:lnTo>
                                        <a:pt x="76" y="460"/>
                                      </a:lnTo>
                                      <a:lnTo>
                                        <a:pt x="47" y="454"/>
                                      </a:lnTo>
                                      <a:lnTo>
                                        <a:pt x="22" y="438"/>
                                      </a:lnTo>
                                      <a:lnTo>
                                        <a:pt x="6" y="413"/>
                                      </a:lnTo>
                                      <a:lnTo>
                                        <a:pt x="0" y="384"/>
                                      </a:lnTo>
                                      <a:lnTo>
                                        <a:pt x="0" y="76"/>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287E6BC" id="Group 99" o:spid="_x0000_s1026" style="width:60.55pt;height:24pt;mso-position-horizontal-relative:char;mso-position-vertical-relative:line" coordsize="1211,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">
                      <v:shape id="AutoShape 100" o:spid="_x0000_s1027" style="position:absolute;left:744;top:164;width:467;height:120;visibility:visible;mso-wrap-style:square;v-text-anchor:top" coordsize="467,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" path="m347,72r,48l443,72r-76,l347,72xm347,48r,24l367,72r,-24l347,48xm347,r,48l367,48r,24l443,72,467,60,347,xm,47l,71r347,1l347,48,,47xe" fillcolor="black" stroked="f">
                        <v:path arrowok="t" o:connecttype="custom" o:connectlocs="347,236;347,284;443,236;367,236;347,236;347,212;347,236;367,236;367,212;347,212;347,164;347,212;367,212;367,236;443,236;467,224;347,164;0,211;0,235;347,236;347,212;0,211" o:connectangles="0,0,0,0,0,0,0,0,0,0,0,0,0,0,0,0,0,0,0,0,0,0"/>
                      </v:shape>
                      <v:shape id="Freeform 101" o:spid="_x0000_s1028" style="position:absolute;left:9;top:9;width:732;height:461;visibility:visible;mso-wrap-style:square;v-text-anchor:top" coordsize="732,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" path="m,76l6,47,22,22,47,6,76,,655,r30,6l709,22r17,25l732,76r,308l726,413r-17,25l685,454r-30,6l76,460,47,454,22,438,6,413,,384,,76xe" filled="f" strokeweight=".96pt">
                        <v:path arrowok="t" o:connecttype="custom" o:connectlocs="0,86;6,57;22,32;47,16;76,10;655,10;685,16;709,32;726,57;732,86;732,394;726,423;709,448;685,464;655,470;76,470;47,464;22,448;6,423;0,394;0,86" o:connectangles="0,0,0,0,0,0,0,0,0,0,0,0,0,0,0,0,0,0,0,0,0"/>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spacing w:line="360" w:lineRule="auto"/>
              <w:ind w:left="108"/>
              <w:rPr>
                <w:color w:val="000000" w:themeColor="text1"/>
                <w:sz w:val="24"/>
              </w:rPr>
            </w:pPr>
            <w:r w:rsidRPr="00440FC0">
              <w:rPr>
                <w:color w:val="000000" w:themeColor="text1"/>
                <w:sz w:val="24"/>
              </w:rPr>
              <w:t>Miracle actuvuty</w:t>
            </w:r>
          </w:p>
        </w:tc>
        <w:tc>
          <w:tcPr>
            <w:tcW w:w="2975" w:type="dxa"/>
            <w:tcBorders>
              <w:top w:val="single" w:sz="4" w:space="0" w:color="000000"/>
              <w:left w:val="single" w:sz="4" w:space="0" w:color="000000"/>
              <w:bottom w:val="single" w:sz="4" w:space="0" w:color="000000"/>
              <w:right w:val="single" w:sz="4" w:space="0" w:color="000000"/>
            </w:tcBorders>
          </w:tcPr>
          <w:p w:rsidR="00B772D7" w:rsidRPr="00440FC0" w:rsidRDefault="00B772D7" w:rsidP="00E23E87">
            <w:pPr>
              <w:pStyle w:val="TableParagraph"/>
              <w:tabs>
                <w:tab w:val="left" w:pos="1737"/>
              </w:tabs>
              <w:spacing w:line="360" w:lineRule="auto"/>
              <w:ind w:left="106"/>
              <w:rPr>
                <w:color w:val="000000" w:themeColor="text1"/>
                <w:sz w:val="24"/>
              </w:rPr>
            </w:pPr>
            <w:r w:rsidRPr="00440FC0">
              <w:rPr>
                <w:color w:val="000000" w:themeColor="text1"/>
                <w:sz w:val="24"/>
              </w:rPr>
              <w:t>Tidak ada masukan dan ada keluaran, biasanya dipakai pada waktu start point    dan   dikehendaki ada 1 atau lebih transisi.</w:t>
            </w:r>
          </w:p>
        </w:tc>
      </w:tr>
    </w:tbl>
    <w:p w:rsidR="00B772D7" w:rsidRPr="00440FC0" w:rsidRDefault="00B772D7" w:rsidP="00B772D7">
      <w:pPr>
        <w:rPr>
          <w:rFonts w:ascii="Times New Roman" w:hAnsi="Times New Roman" w:cs="Times New Roman"/>
          <w:b/>
          <w:bCs/>
          <w:color w:val="000000" w:themeColor="text1"/>
          <w:sz w:val="28"/>
          <w:szCs w:val="28"/>
        </w:rPr>
      </w:pPr>
    </w:p>
    <w:p w:rsidR="00B772D7" w:rsidRPr="00440FC0" w:rsidRDefault="00B772D7" w:rsidP="00B772D7">
      <w:pPr>
        <w:rPr>
          <w:rFonts w:ascii="Times New Roman" w:hAnsi="Times New Roman" w:cs="Times New Roman"/>
          <w:b/>
          <w:bCs/>
          <w:color w:val="000000" w:themeColor="text1"/>
          <w:sz w:val="28"/>
          <w:szCs w:val="28"/>
        </w:rPr>
      </w:pPr>
    </w:p>
    <w:p w:rsidR="00B772D7" w:rsidRPr="00440FC0" w:rsidRDefault="00B772D7" w:rsidP="00B772D7">
      <w:pPr>
        <w:pStyle w:val="Heading2"/>
        <w:numPr>
          <w:ilvl w:val="1"/>
          <w:numId w:val="1"/>
        </w:numPr>
        <w:ind w:left="567" w:hanging="567"/>
        <w:jc w:val="both"/>
        <w:rPr>
          <w:color w:val="000000" w:themeColor="text1"/>
          <w:lang w:val="en-ID"/>
        </w:rPr>
      </w:pPr>
      <w:bookmarkStart w:id="26" w:name="_Toc23855665"/>
      <w:proofErr w:type="spellStart"/>
      <w:r w:rsidRPr="00440FC0">
        <w:rPr>
          <w:color w:val="000000" w:themeColor="text1"/>
          <w:lang w:val="en-ID"/>
        </w:rPr>
        <w:t>Persyaratan</w:t>
      </w:r>
      <w:proofErr w:type="spellEnd"/>
      <w:r w:rsidRPr="00440FC0">
        <w:rPr>
          <w:color w:val="000000" w:themeColor="text1"/>
          <w:lang w:val="en-ID"/>
        </w:rPr>
        <w:t xml:space="preserve"> </w:t>
      </w:r>
      <w:proofErr w:type="spellStart"/>
      <w:r w:rsidRPr="00440FC0">
        <w:rPr>
          <w:color w:val="000000" w:themeColor="text1"/>
          <w:lang w:val="en-ID"/>
        </w:rPr>
        <w:t>Sistem</w:t>
      </w:r>
      <w:proofErr w:type="spellEnd"/>
      <w:r w:rsidRPr="00440FC0">
        <w:rPr>
          <w:color w:val="000000" w:themeColor="text1"/>
          <w:lang w:val="en-ID"/>
        </w:rPr>
        <w:t xml:space="preserve"> </w:t>
      </w:r>
      <w:proofErr w:type="spellStart"/>
      <w:r w:rsidRPr="00440FC0">
        <w:rPr>
          <w:color w:val="000000" w:themeColor="text1"/>
          <w:lang w:val="en-ID"/>
        </w:rPr>
        <w:t>Konseptual</w:t>
      </w:r>
      <w:bookmarkEnd w:id="26"/>
      <w:proofErr w:type="spellEnd"/>
      <w:r w:rsidRPr="00440FC0">
        <w:rPr>
          <w:color w:val="000000" w:themeColor="text1"/>
          <w:lang w:val="en-ID"/>
        </w:rPr>
        <w:t xml:space="preserve"> </w:t>
      </w:r>
    </w:p>
    <w:p w:rsidR="00B772D7" w:rsidRPr="00440FC0" w:rsidRDefault="00B772D7" w:rsidP="00B772D7">
      <w:pPr>
        <w:pStyle w:val="Default"/>
        <w:spacing w:line="360" w:lineRule="auto"/>
        <w:ind w:firstLine="567"/>
        <w:jc w:val="both"/>
        <w:rPr>
          <w:rFonts w:eastAsia="Times New Roman"/>
          <w:color w:val="auto"/>
          <w:szCs w:val="22"/>
          <w:shd w:val="clear" w:color="auto" w:fill="FFFFFF"/>
          <w:lang w:val="id" w:eastAsia="id"/>
        </w:rPr>
      </w:pPr>
      <w:r w:rsidRPr="00440FC0">
        <w:rPr>
          <w:rFonts w:eastAsia="Times New Roman"/>
          <w:color w:val="auto"/>
          <w:szCs w:val="22"/>
          <w:shd w:val="clear" w:color="auto" w:fill="FFFFFF"/>
          <w:lang w:val="id" w:eastAsia="id"/>
        </w:rPr>
        <w:t xml:space="preserve">Penelitian dalam Jurnal Taopik Ramadhan dan Rinda Cahyana (2016) Sistem Informasi adalah suatu sistem di dalam suatu organisasi yang mempertemukan kebutuhan pengolahan transaksi harian mendukung operasi, bersifat manajerial dan kegiatan strategi dari suatu organisasi dan menyediakan pihak luar tertentu dengan laporan-laporan yang diperlukan. Kepegawaian dalam yaitu yang berhubungan dengan pegawai, segala hal-hal mengenai kedudukan, kewajiban, hak dan pembinaan pegawai negeri. Kenaikan Pangkat adalah adalah penghargaan yang diberikan atas prestasi kerja dan pegabdian pegawai negeri sipil terhadap negara. Kenaikan pangkat reguler dilakukan 4 tahun sekali sampai batas golongan tertentu </w:t>
      </w:r>
      <w:r w:rsidRPr="00440FC0">
        <w:rPr>
          <w:rFonts w:eastAsia="Times New Roman"/>
          <w:color w:val="auto"/>
          <w:szCs w:val="22"/>
          <w:shd w:val="clear" w:color="auto" w:fill="FFFFFF"/>
          <w:lang w:val="id" w:eastAsia="id"/>
        </w:rPr>
        <w:lastRenderedPageBreak/>
        <w:t>sesuai dengan pendidikan terakhir, Masa kenaikan pangkat pegawai negeri sipil ditetapkan tanggal 1 April dan 1 Oktober setiap tahun. (Admin, 2015). Kenaikan Gaji Berkala adalah kenaikan gaji yang diberikan kepada pegawai negeri sipil yang telah mencapai masa kerja golongan yang ditentukan untuk kenaikan gaji berkala yaitu setiap 2 tahun sekali dan apabila telah memenuhi persyaratan berdasarkan perundang-undangan yang berlaku. (Saleh, 2013). Pensiun adalah batas usia seseorang bekerja secara produktif. Beberapa batasan akan dikemukakan di bawah ini, dan secara garis besar dapat dibagi berdasarkan pandangan mengenai peran pekerjaan itu sendiri dan tinjauan definisi dari sudut psikologi perkembangan. (BKD, 2015).</w:t>
      </w:r>
    </w:p>
    <w:p w:rsidR="00B772D7" w:rsidRPr="00440FC0" w:rsidRDefault="00B772D7" w:rsidP="00B772D7">
      <w:pPr>
        <w:pStyle w:val="Default"/>
        <w:spacing w:line="360" w:lineRule="auto"/>
        <w:ind w:firstLine="709"/>
        <w:jc w:val="both"/>
        <w:rPr>
          <w:rFonts w:eastAsia="Times New Roman"/>
          <w:color w:val="auto"/>
          <w:szCs w:val="22"/>
          <w:shd w:val="clear" w:color="auto" w:fill="FFFFFF"/>
          <w:lang w:val="id" w:eastAsia="id"/>
        </w:rPr>
      </w:pPr>
      <w:r w:rsidRPr="00440FC0">
        <w:rPr>
          <w:rFonts w:eastAsia="Times New Roman"/>
          <w:color w:val="auto"/>
          <w:szCs w:val="22"/>
          <w:shd w:val="clear" w:color="auto" w:fill="FFFFFF"/>
          <w:lang w:val="id" w:eastAsia="id"/>
        </w:rPr>
        <w:t>Sistem Informasi Kepegawaian adalah sistem informasi manajemen yang bermanfaat untuk mengumpulkan data, menyediakan akses data dan informasi, serta mengolah data sebagai pendukung pengambilan keputusan untuk meningkatkan kinerja organisasi khususnya di bidang kepegawaian. (Reiner &amp; Cegielski, 2013).</w:t>
      </w:r>
    </w:p>
    <w:p w:rsidR="00B772D7" w:rsidRPr="00440FC0" w:rsidRDefault="00B772D7" w:rsidP="00B772D7">
      <w:pPr>
        <w:pStyle w:val="Default"/>
        <w:jc w:val="both"/>
      </w:pPr>
    </w:p>
    <w:p w:rsidR="00B772D7" w:rsidRPr="00440FC0" w:rsidRDefault="00B772D7" w:rsidP="00B772D7">
      <w:pPr>
        <w:pStyle w:val="Heading2"/>
        <w:numPr>
          <w:ilvl w:val="1"/>
          <w:numId w:val="1"/>
        </w:numPr>
        <w:ind w:left="567" w:hanging="567"/>
        <w:jc w:val="both"/>
        <w:rPr>
          <w:color w:val="000000" w:themeColor="text1"/>
          <w:lang w:val="en-ID"/>
        </w:rPr>
      </w:pPr>
      <w:bookmarkStart w:id="27" w:name="_Toc23855666"/>
      <w:proofErr w:type="spellStart"/>
      <w:r w:rsidRPr="00440FC0">
        <w:rPr>
          <w:color w:val="000000" w:themeColor="text1"/>
          <w:lang w:val="en-ID"/>
        </w:rPr>
        <w:t>Studi</w:t>
      </w:r>
      <w:proofErr w:type="spellEnd"/>
      <w:r w:rsidRPr="00440FC0">
        <w:rPr>
          <w:color w:val="000000" w:themeColor="text1"/>
          <w:lang w:val="en-ID"/>
        </w:rPr>
        <w:t xml:space="preserve"> </w:t>
      </w:r>
      <w:proofErr w:type="spellStart"/>
      <w:r w:rsidRPr="00440FC0">
        <w:rPr>
          <w:color w:val="000000" w:themeColor="text1"/>
          <w:lang w:val="en-ID"/>
        </w:rPr>
        <w:t>Penelitian</w:t>
      </w:r>
      <w:proofErr w:type="spellEnd"/>
      <w:r w:rsidRPr="00440FC0">
        <w:rPr>
          <w:color w:val="000000" w:themeColor="text1"/>
          <w:lang w:val="en-ID"/>
        </w:rPr>
        <w:t xml:space="preserve"> </w:t>
      </w:r>
      <w:proofErr w:type="spellStart"/>
      <w:r w:rsidRPr="00440FC0">
        <w:rPr>
          <w:color w:val="000000" w:themeColor="text1"/>
          <w:lang w:val="en-ID"/>
        </w:rPr>
        <w:t>Terdahulu</w:t>
      </w:r>
      <w:bookmarkEnd w:id="27"/>
      <w:proofErr w:type="spellEnd"/>
      <w:r w:rsidRPr="00440FC0">
        <w:rPr>
          <w:color w:val="000000" w:themeColor="text1"/>
          <w:lang w:val="en-ID"/>
        </w:rPr>
        <w:t xml:space="preserve"> </w:t>
      </w:r>
    </w:p>
    <w:p w:rsidR="00B772D7" w:rsidRPr="00440FC0" w:rsidRDefault="00B772D7" w:rsidP="00B772D7">
      <w:pPr>
        <w:ind w:firstLine="720"/>
        <w:jc w:val="both"/>
        <w:rPr>
          <w:rFonts w:ascii="Times New Roman" w:hAnsi="Times New Roman" w:cs="Times New Roman"/>
          <w:sz w:val="24"/>
          <w:shd w:val="clear" w:color="auto" w:fill="FFFFFF"/>
        </w:rPr>
      </w:pPr>
      <w:r w:rsidRPr="00440FC0">
        <w:rPr>
          <w:rFonts w:ascii="Times New Roman" w:hAnsi="Times New Roman" w:cs="Times New Roman"/>
          <w:sz w:val="24"/>
          <w:shd w:val="clear" w:color="auto" w:fill="FFFFFF"/>
        </w:rPr>
        <w:t>Pada penelitian ini didasari pada beberapa penelitian ataupun studi sejenis yang telah diakukan sebelumnya dan penelitian tersebut mempunyai relevansi dengan objek penelitian dalam karya tulis ini. Beberapa penelitian tersebut adalah sebagai berikut :</w:t>
      </w:r>
    </w:p>
    <w:p w:rsidR="00B772D7" w:rsidRPr="00440FC0" w:rsidRDefault="00B772D7" w:rsidP="00B772D7">
      <w:pPr>
        <w:pStyle w:val="Caption"/>
        <w:keepNext/>
        <w:jc w:val="center"/>
        <w:rPr>
          <w:b/>
          <w:i w:val="0"/>
          <w:color w:val="auto"/>
          <w:sz w:val="20"/>
        </w:rPr>
      </w:pPr>
      <w:r w:rsidRPr="00440FC0">
        <w:rPr>
          <w:b/>
          <w:i w:val="0"/>
          <w:color w:val="auto"/>
          <w:sz w:val="20"/>
        </w:rPr>
        <w:t xml:space="preserve">Tabel 2. </w:t>
      </w:r>
      <w:r w:rsidRPr="00440FC0">
        <w:rPr>
          <w:b/>
          <w:i w:val="0"/>
          <w:color w:val="auto"/>
          <w:sz w:val="20"/>
          <w:lang w:val="en-ID"/>
        </w:rPr>
        <w:t>3</w:t>
      </w:r>
      <w:r w:rsidRPr="00440FC0">
        <w:rPr>
          <w:b/>
          <w:i w:val="0"/>
          <w:color w:val="auto"/>
          <w:sz w:val="20"/>
        </w:rPr>
        <w:t xml:space="preserve"> Studi Penelitian Terdahulu</w:t>
      </w:r>
    </w:p>
    <w:tbl>
      <w:tblPr>
        <w:tblStyle w:val="TableGridLight"/>
        <w:tblW w:w="0" w:type="auto"/>
        <w:tblLook w:val="04A0" w:firstRow="1" w:lastRow="0" w:firstColumn="1" w:lastColumn="0" w:noHBand="0" w:noVBand="1"/>
      </w:tblPr>
      <w:tblGrid>
        <w:gridCol w:w="2630"/>
        <w:gridCol w:w="897"/>
        <w:gridCol w:w="1855"/>
        <w:gridCol w:w="2268"/>
      </w:tblGrid>
      <w:tr w:rsidR="00B772D7" w:rsidRPr="00440FC0" w:rsidTr="00E23E87">
        <w:tc>
          <w:tcPr>
            <w:tcW w:w="2630" w:type="dxa"/>
          </w:tcPr>
          <w:p w:rsidR="00B772D7" w:rsidRPr="00440FC0" w:rsidRDefault="00B772D7" w:rsidP="00E23E87">
            <w:pPr>
              <w:spacing w:line="360" w:lineRule="auto"/>
              <w:jc w:val="center"/>
              <w:rPr>
                <w:rFonts w:ascii="Times New Roman" w:hAnsi="Times New Roman" w:cs="Times New Roman"/>
                <w:b/>
                <w:sz w:val="24"/>
                <w:shd w:val="clear" w:color="auto" w:fill="FFFFFF"/>
              </w:rPr>
            </w:pPr>
            <w:proofErr w:type="spellStart"/>
            <w:r w:rsidRPr="00440FC0">
              <w:rPr>
                <w:rFonts w:ascii="Times New Roman" w:hAnsi="Times New Roman" w:cs="Times New Roman"/>
                <w:b/>
                <w:iCs/>
                <w:sz w:val="24"/>
                <w:szCs w:val="24"/>
              </w:rPr>
              <w:t>Judul</w:t>
            </w:r>
            <w:proofErr w:type="spellEnd"/>
          </w:p>
        </w:tc>
        <w:tc>
          <w:tcPr>
            <w:tcW w:w="897" w:type="dxa"/>
          </w:tcPr>
          <w:p w:rsidR="00B772D7" w:rsidRPr="00440FC0" w:rsidRDefault="00B772D7" w:rsidP="00E23E87">
            <w:pPr>
              <w:spacing w:line="360" w:lineRule="auto"/>
              <w:jc w:val="center"/>
              <w:rPr>
                <w:rFonts w:ascii="Times New Roman" w:hAnsi="Times New Roman" w:cs="Times New Roman"/>
                <w:b/>
                <w:sz w:val="24"/>
                <w:shd w:val="clear" w:color="auto" w:fill="FFFFFF"/>
              </w:rPr>
            </w:pPr>
            <w:proofErr w:type="spellStart"/>
            <w:r w:rsidRPr="00440FC0">
              <w:rPr>
                <w:rFonts w:ascii="Times New Roman" w:hAnsi="Times New Roman" w:cs="Times New Roman"/>
                <w:b/>
                <w:iCs/>
                <w:sz w:val="24"/>
                <w:szCs w:val="24"/>
              </w:rPr>
              <w:t>Tahun</w:t>
            </w:r>
            <w:proofErr w:type="spellEnd"/>
          </w:p>
        </w:tc>
        <w:tc>
          <w:tcPr>
            <w:tcW w:w="1855" w:type="dxa"/>
          </w:tcPr>
          <w:p w:rsidR="00B772D7" w:rsidRPr="00440FC0" w:rsidRDefault="00B772D7" w:rsidP="00E23E87">
            <w:pPr>
              <w:jc w:val="center"/>
              <w:rPr>
                <w:rFonts w:ascii="Times New Roman" w:hAnsi="Times New Roman" w:cs="Times New Roman"/>
                <w:b/>
                <w:iCs/>
                <w:sz w:val="24"/>
                <w:szCs w:val="24"/>
                <w:lang w:val="en-ID"/>
              </w:rPr>
            </w:pPr>
            <w:proofErr w:type="spellStart"/>
            <w:r w:rsidRPr="00440FC0">
              <w:rPr>
                <w:rFonts w:ascii="Times New Roman" w:hAnsi="Times New Roman" w:cs="Times New Roman"/>
                <w:b/>
                <w:iCs/>
                <w:sz w:val="24"/>
                <w:szCs w:val="24"/>
                <w:lang w:val="en-ID"/>
              </w:rPr>
              <w:t>Metode</w:t>
            </w:r>
            <w:proofErr w:type="spellEnd"/>
          </w:p>
        </w:tc>
        <w:tc>
          <w:tcPr>
            <w:tcW w:w="2268" w:type="dxa"/>
          </w:tcPr>
          <w:p w:rsidR="00B772D7" w:rsidRPr="00440FC0" w:rsidRDefault="00B772D7" w:rsidP="00E23E87">
            <w:pPr>
              <w:spacing w:line="360" w:lineRule="auto"/>
              <w:jc w:val="center"/>
              <w:rPr>
                <w:rFonts w:ascii="Times New Roman" w:hAnsi="Times New Roman" w:cs="Times New Roman"/>
                <w:b/>
                <w:sz w:val="24"/>
                <w:shd w:val="clear" w:color="auto" w:fill="FFFFFF"/>
              </w:rPr>
            </w:pPr>
            <w:proofErr w:type="spellStart"/>
            <w:r w:rsidRPr="00440FC0">
              <w:rPr>
                <w:rFonts w:ascii="Times New Roman" w:hAnsi="Times New Roman" w:cs="Times New Roman"/>
                <w:b/>
                <w:iCs/>
                <w:sz w:val="24"/>
                <w:szCs w:val="24"/>
              </w:rPr>
              <w:t>Peneliti</w:t>
            </w:r>
            <w:proofErr w:type="spellEnd"/>
          </w:p>
        </w:tc>
      </w:tr>
      <w:tr w:rsidR="00B772D7" w:rsidRPr="00440FC0" w:rsidTr="00E23E87">
        <w:trPr>
          <w:trHeight w:val="3509"/>
        </w:trPr>
        <w:tc>
          <w:tcPr>
            <w:tcW w:w="2630" w:type="dxa"/>
          </w:tcPr>
          <w:p w:rsidR="00B772D7" w:rsidRPr="00440FC0" w:rsidRDefault="00B772D7" w:rsidP="00E23E87">
            <w:pPr>
              <w:spacing w:line="360" w:lineRule="auto"/>
              <w:rPr>
                <w:rFonts w:ascii="Times New Roman" w:hAnsi="Times New Roman" w:cs="Times New Roman"/>
                <w:sz w:val="24"/>
                <w:shd w:val="clear" w:color="auto" w:fill="FFFFFF"/>
              </w:rPr>
            </w:pPr>
            <w:proofErr w:type="spellStart"/>
            <w:r w:rsidRPr="00440FC0">
              <w:rPr>
                <w:rFonts w:ascii="Times New Roman" w:hAnsi="Times New Roman" w:cs="Times New Roman"/>
                <w:sz w:val="24"/>
                <w:shd w:val="clear" w:color="auto" w:fill="FFFFFF"/>
              </w:rPr>
              <w:t>Sistem</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Informasi</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Kepegawaian</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Pada</w:t>
            </w:r>
            <w:proofErr w:type="spellEnd"/>
            <w:r w:rsidRPr="00440FC0">
              <w:rPr>
                <w:rFonts w:ascii="Times New Roman" w:hAnsi="Times New Roman" w:cs="Times New Roman"/>
                <w:sz w:val="24"/>
                <w:shd w:val="clear" w:color="auto" w:fill="FFFFFF"/>
              </w:rPr>
              <w:t xml:space="preserve"> Kantor </w:t>
            </w:r>
            <w:proofErr w:type="spellStart"/>
            <w:r w:rsidRPr="00440FC0">
              <w:rPr>
                <w:rFonts w:ascii="Times New Roman" w:hAnsi="Times New Roman" w:cs="Times New Roman"/>
                <w:sz w:val="24"/>
                <w:shd w:val="clear" w:color="auto" w:fill="FFFFFF"/>
              </w:rPr>
              <w:t>Dewan</w:t>
            </w:r>
            <w:proofErr w:type="spellEnd"/>
          </w:p>
          <w:p w:rsidR="00B772D7" w:rsidRPr="00440FC0" w:rsidRDefault="00B772D7" w:rsidP="00E23E87">
            <w:pPr>
              <w:spacing w:line="360" w:lineRule="auto"/>
              <w:rPr>
                <w:rFonts w:ascii="Times New Roman" w:hAnsi="Times New Roman" w:cs="Times New Roman"/>
                <w:sz w:val="24"/>
                <w:shd w:val="clear" w:color="auto" w:fill="FFFFFF"/>
              </w:rPr>
            </w:pPr>
            <w:proofErr w:type="spellStart"/>
            <w:r w:rsidRPr="00440FC0">
              <w:rPr>
                <w:rFonts w:ascii="Times New Roman" w:hAnsi="Times New Roman" w:cs="Times New Roman"/>
                <w:sz w:val="24"/>
                <w:shd w:val="clear" w:color="auto" w:fill="FFFFFF"/>
              </w:rPr>
              <w:t>Teknologi</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Informasi</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dan</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Komunikasi</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Provinsi</w:t>
            </w:r>
            <w:proofErr w:type="spellEnd"/>
            <w:r w:rsidRPr="00440FC0">
              <w:rPr>
                <w:rFonts w:ascii="Times New Roman" w:hAnsi="Times New Roman" w:cs="Times New Roman"/>
                <w:sz w:val="24"/>
                <w:shd w:val="clear" w:color="auto" w:fill="FFFFFF"/>
              </w:rPr>
              <w:t xml:space="preserve"> Papua</w:t>
            </w:r>
          </w:p>
          <w:p w:rsidR="00B772D7" w:rsidRPr="00440FC0" w:rsidRDefault="00B772D7" w:rsidP="00E23E87">
            <w:pPr>
              <w:spacing w:line="360" w:lineRule="auto"/>
              <w:rPr>
                <w:rFonts w:ascii="Times New Roman" w:hAnsi="Times New Roman" w:cs="Times New Roman"/>
                <w:sz w:val="24"/>
                <w:shd w:val="clear" w:color="auto" w:fill="FFFFFF"/>
              </w:rPr>
            </w:pPr>
            <w:proofErr w:type="spellStart"/>
            <w:r w:rsidRPr="00440FC0">
              <w:rPr>
                <w:rFonts w:ascii="Times New Roman" w:hAnsi="Times New Roman" w:cs="Times New Roman"/>
                <w:sz w:val="24"/>
                <w:shd w:val="clear" w:color="auto" w:fill="FFFFFF"/>
              </w:rPr>
              <w:t>Berbasis</w:t>
            </w:r>
            <w:proofErr w:type="spellEnd"/>
            <w:r w:rsidRPr="00440FC0">
              <w:rPr>
                <w:rFonts w:ascii="Times New Roman" w:hAnsi="Times New Roman" w:cs="Times New Roman"/>
                <w:sz w:val="24"/>
                <w:shd w:val="clear" w:color="auto" w:fill="FFFFFF"/>
              </w:rPr>
              <w:t xml:space="preserve"> Web</w:t>
            </w:r>
          </w:p>
        </w:tc>
        <w:tc>
          <w:tcPr>
            <w:tcW w:w="897" w:type="dxa"/>
          </w:tcPr>
          <w:p w:rsidR="00B772D7" w:rsidRPr="00440FC0" w:rsidRDefault="00B772D7" w:rsidP="00E23E87">
            <w:pPr>
              <w:spacing w:line="360" w:lineRule="auto"/>
              <w:rPr>
                <w:rFonts w:ascii="Times New Roman" w:hAnsi="Times New Roman" w:cs="Times New Roman"/>
                <w:sz w:val="24"/>
                <w:shd w:val="clear" w:color="auto" w:fill="FFFFFF"/>
              </w:rPr>
            </w:pPr>
            <w:r w:rsidRPr="00440FC0">
              <w:rPr>
                <w:rFonts w:ascii="Times New Roman" w:hAnsi="Times New Roman" w:cs="Times New Roman"/>
                <w:sz w:val="24"/>
                <w:shd w:val="clear" w:color="auto" w:fill="FFFFFF"/>
              </w:rPr>
              <w:t>2017</w:t>
            </w:r>
          </w:p>
        </w:tc>
        <w:tc>
          <w:tcPr>
            <w:tcW w:w="1855" w:type="dxa"/>
          </w:tcPr>
          <w:p w:rsidR="00B772D7" w:rsidRPr="00440FC0" w:rsidRDefault="00B772D7" w:rsidP="00E23E87">
            <w:pPr>
              <w:rPr>
                <w:rFonts w:ascii="Times New Roman" w:hAnsi="Times New Roman" w:cs="Times New Roman"/>
                <w:color w:val="000000"/>
                <w:sz w:val="24"/>
                <w:szCs w:val="28"/>
                <w:shd w:val="clear" w:color="auto" w:fill="FFFFFF"/>
              </w:rPr>
            </w:pPr>
          </w:p>
          <w:p w:rsidR="00B772D7" w:rsidRPr="00440FC0" w:rsidRDefault="00B772D7" w:rsidP="00E23E87">
            <w:pPr>
              <w:rPr>
                <w:rFonts w:ascii="Times New Roman" w:hAnsi="Times New Roman" w:cs="Times New Roman"/>
                <w:color w:val="000000"/>
                <w:sz w:val="24"/>
                <w:szCs w:val="28"/>
                <w:shd w:val="clear" w:color="auto" w:fill="FFFFFF"/>
              </w:rPr>
            </w:pPr>
          </w:p>
          <w:p w:rsidR="00B772D7" w:rsidRPr="00440FC0" w:rsidRDefault="00B772D7" w:rsidP="00E23E87">
            <w:pPr>
              <w:rPr>
                <w:rFonts w:ascii="Times New Roman" w:hAnsi="Times New Roman" w:cs="Times New Roman"/>
                <w:color w:val="000000"/>
                <w:sz w:val="24"/>
                <w:szCs w:val="28"/>
                <w:shd w:val="clear" w:color="auto" w:fill="FFFFFF"/>
              </w:rPr>
            </w:pPr>
          </w:p>
          <w:p w:rsidR="00B772D7" w:rsidRPr="00440FC0" w:rsidRDefault="00B772D7" w:rsidP="00E23E87">
            <w:pPr>
              <w:rPr>
                <w:rFonts w:ascii="Times New Roman" w:hAnsi="Times New Roman" w:cs="Times New Roman"/>
                <w:color w:val="000000"/>
                <w:sz w:val="24"/>
                <w:szCs w:val="28"/>
                <w:shd w:val="clear" w:color="auto" w:fill="FFFFFF"/>
              </w:rPr>
            </w:pPr>
          </w:p>
          <w:p w:rsidR="00B772D7" w:rsidRPr="00440FC0" w:rsidRDefault="00B772D7" w:rsidP="00E23E87">
            <w:pPr>
              <w:rPr>
                <w:rFonts w:ascii="Times New Roman" w:hAnsi="Times New Roman" w:cs="Times New Roman"/>
                <w:color w:val="000000"/>
                <w:sz w:val="24"/>
                <w:szCs w:val="28"/>
                <w:shd w:val="clear" w:color="auto" w:fill="FFFFFF"/>
              </w:rPr>
            </w:pPr>
          </w:p>
          <w:p w:rsidR="00B772D7" w:rsidRPr="00440FC0" w:rsidRDefault="00B772D7" w:rsidP="00E23E87">
            <w:pPr>
              <w:spacing w:line="360" w:lineRule="auto"/>
              <w:rPr>
                <w:rFonts w:ascii="Times New Roman" w:hAnsi="Times New Roman" w:cs="Times New Roman"/>
                <w:color w:val="000000"/>
                <w:sz w:val="24"/>
                <w:szCs w:val="28"/>
                <w:shd w:val="clear" w:color="auto" w:fill="FFFFFF"/>
              </w:rPr>
            </w:pPr>
          </w:p>
          <w:p w:rsidR="00B772D7" w:rsidRPr="00440FC0" w:rsidRDefault="00B772D7" w:rsidP="00E23E87">
            <w:pPr>
              <w:spacing w:line="360" w:lineRule="auto"/>
              <w:rPr>
                <w:rFonts w:ascii="Times New Roman" w:hAnsi="Times New Roman" w:cs="Times New Roman"/>
                <w:color w:val="000000"/>
                <w:sz w:val="24"/>
                <w:szCs w:val="28"/>
                <w:shd w:val="clear" w:color="auto" w:fill="FFFFFF"/>
                <w:lang w:val="en-ID"/>
              </w:rPr>
            </w:pPr>
            <w:r w:rsidRPr="00440FC0">
              <w:rPr>
                <w:rFonts w:ascii="Times New Roman" w:hAnsi="Times New Roman" w:cs="Times New Roman"/>
                <w:color w:val="000000"/>
                <w:sz w:val="24"/>
                <w:szCs w:val="28"/>
                <w:shd w:val="clear" w:color="auto" w:fill="FFFFFF"/>
              </w:rPr>
              <w:t>DFD</w:t>
            </w:r>
          </w:p>
        </w:tc>
        <w:tc>
          <w:tcPr>
            <w:tcW w:w="2268" w:type="dxa"/>
          </w:tcPr>
          <w:p w:rsidR="00B772D7" w:rsidRPr="00440FC0" w:rsidRDefault="00B772D7" w:rsidP="00E23E87">
            <w:pPr>
              <w:spacing w:line="360" w:lineRule="auto"/>
              <w:rPr>
                <w:rFonts w:ascii="Times New Roman" w:hAnsi="Times New Roman" w:cs="Times New Roman"/>
                <w:sz w:val="24"/>
                <w:shd w:val="clear" w:color="auto" w:fill="FFFFFF"/>
                <w:lang w:val="en-ID"/>
              </w:rPr>
            </w:pPr>
            <w:proofErr w:type="spellStart"/>
            <w:r w:rsidRPr="00440FC0">
              <w:rPr>
                <w:rFonts w:ascii="Times New Roman" w:hAnsi="Times New Roman" w:cs="Times New Roman"/>
                <w:color w:val="000000"/>
                <w:sz w:val="24"/>
                <w:szCs w:val="28"/>
                <w:shd w:val="clear" w:color="auto" w:fill="FFFFFF"/>
                <w:lang w:val="en-ID"/>
              </w:rPr>
              <w:t>Mursalim</w:t>
            </w:r>
            <w:proofErr w:type="spellEnd"/>
            <w:r w:rsidRPr="00440FC0">
              <w:rPr>
                <w:rFonts w:ascii="Times New Roman" w:hAnsi="Times New Roman" w:cs="Times New Roman"/>
                <w:color w:val="000000"/>
                <w:sz w:val="24"/>
                <w:szCs w:val="28"/>
                <w:shd w:val="clear" w:color="auto" w:fill="FFFFFF"/>
                <w:lang w:val="en-ID"/>
              </w:rPr>
              <w:t xml:space="preserve"> </w:t>
            </w:r>
            <w:proofErr w:type="spellStart"/>
            <w:r w:rsidRPr="00440FC0">
              <w:rPr>
                <w:rFonts w:ascii="Times New Roman" w:hAnsi="Times New Roman" w:cs="Times New Roman"/>
                <w:color w:val="000000"/>
                <w:sz w:val="24"/>
                <w:szCs w:val="28"/>
                <w:shd w:val="clear" w:color="auto" w:fill="FFFFFF"/>
                <w:lang w:val="en-ID"/>
              </w:rPr>
              <w:t>Tonggiroh</w:t>
            </w:r>
            <w:proofErr w:type="spellEnd"/>
            <w:r w:rsidRPr="00440FC0">
              <w:rPr>
                <w:rFonts w:ascii="Times New Roman" w:hAnsi="Times New Roman" w:cs="Times New Roman"/>
                <w:color w:val="000000"/>
                <w:sz w:val="24"/>
                <w:szCs w:val="28"/>
                <w:shd w:val="clear" w:color="auto" w:fill="FFFFFF"/>
                <w:lang w:val="en-ID"/>
              </w:rPr>
              <w:t xml:space="preserve"> &amp; </w:t>
            </w:r>
            <w:proofErr w:type="spellStart"/>
            <w:r w:rsidRPr="00440FC0">
              <w:rPr>
                <w:rFonts w:ascii="Times New Roman" w:hAnsi="Times New Roman" w:cs="Times New Roman"/>
                <w:color w:val="000000"/>
                <w:sz w:val="24"/>
                <w:szCs w:val="28"/>
                <w:shd w:val="clear" w:color="auto" w:fill="FFFFFF"/>
                <w:lang w:val="en-ID"/>
              </w:rPr>
              <w:t>Nur</w:t>
            </w:r>
            <w:proofErr w:type="spellEnd"/>
            <w:r w:rsidRPr="00440FC0">
              <w:rPr>
                <w:rFonts w:ascii="Times New Roman" w:hAnsi="Times New Roman" w:cs="Times New Roman"/>
                <w:color w:val="000000"/>
                <w:sz w:val="24"/>
                <w:szCs w:val="28"/>
                <w:shd w:val="clear" w:color="auto" w:fill="FFFFFF"/>
                <w:lang w:val="en-ID"/>
              </w:rPr>
              <w:t xml:space="preserve"> </w:t>
            </w:r>
            <w:proofErr w:type="spellStart"/>
            <w:r w:rsidRPr="00440FC0">
              <w:rPr>
                <w:rFonts w:ascii="Times New Roman" w:hAnsi="Times New Roman" w:cs="Times New Roman"/>
                <w:color w:val="000000"/>
                <w:sz w:val="24"/>
                <w:szCs w:val="28"/>
                <w:shd w:val="clear" w:color="auto" w:fill="FFFFFF"/>
                <w:lang w:val="en-ID"/>
              </w:rPr>
              <w:t>Imamul</w:t>
            </w:r>
            <w:proofErr w:type="spellEnd"/>
            <w:r w:rsidRPr="00440FC0">
              <w:rPr>
                <w:rFonts w:ascii="Times New Roman" w:hAnsi="Times New Roman" w:cs="Times New Roman"/>
                <w:color w:val="000000"/>
                <w:sz w:val="24"/>
                <w:szCs w:val="28"/>
                <w:shd w:val="clear" w:color="auto" w:fill="FFFFFF"/>
                <w:lang w:val="en-ID"/>
              </w:rPr>
              <w:t xml:space="preserve"> Hakim</w:t>
            </w:r>
          </w:p>
        </w:tc>
      </w:tr>
      <w:tr w:rsidR="00B772D7" w:rsidRPr="00440FC0" w:rsidTr="00E23E87">
        <w:trPr>
          <w:trHeight w:val="3667"/>
        </w:trPr>
        <w:tc>
          <w:tcPr>
            <w:tcW w:w="2630" w:type="dxa"/>
          </w:tcPr>
          <w:p w:rsidR="00B772D7" w:rsidRPr="00440FC0" w:rsidRDefault="00B772D7" w:rsidP="00E23E87">
            <w:pPr>
              <w:pStyle w:val="Default"/>
            </w:pPr>
          </w:p>
          <w:p w:rsidR="00B772D7" w:rsidRPr="00440FC0" w:rsidRDefault="00B772D7" w:rsidP="00E23E87">
            <w:pPr>
              <w:spacing w:line="360" w:lineRule="auto"/>
              <w:rPr>
                <w:rFonts w:ascii="Times New Roman" w:hAnsi="Times New Roman" w:cs="Times New Roman"/>
                <w:sz w:val="24"/>
                <w:shd w:val="clear" w:color="auto" w:fill="FFFFFF"/>
              </w:rPr>
            </w:pPr>
            <w:proofErr w:type="spellStart"/>
            <w:r w:rsidRPr="00440FC0">
              <w:rPr>
                <w:rFonts w:ascii="Times New Roman" w:hAnsi="Times New Roman" w:cs="Times New Roman"/>
                <w:sz w:val="24"/>
                <w:shd w:val="clear" w:color="auto" w:fill="FFFFFF"/>
              </w:rPr>
              <w:t>Pengembangan</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Sistem</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Informasi</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Kepegawaian</w:t>
            </w:r>
            <w:proofErr w:type="spellEnd"/>
            <w:r w:rsidRPr="00440FC0">
              <w:rPr>
                <w:rFonts w:ascii="Times New Roman" w:hAnsi="Times New Roman" w:cs="Times New Roman"/>
                <w:sz w:val="24"/>
                <w:shd w:val="clear" w:color="auto" w:fill="FFFFFF"/>
              </w:rPr>
              <w:t xml:space="preserve"> </w:t>
            </w:r>
          </w:p>
          <w:p w:rsidR="00B772D7" w:rsidRPr="00440FC0" w:rsidRDefault="00B772D7" w:rsidP="00E23E87">
            <w:pPr>
              <w:spacing w:line="360" w:lineRule="auto"/>
              <w:rPr>
                <w:rFonts w:ascii="Times New Roman" w:hAnsi="Times New Roman" w:cs="Times New Roman"/>
                <w:sz w:val="24"/>
                <w:shd w:val="clear" w:color="auto" w:fill="FFFFFF"/>
              </w:rPr>
            </w:pPr>
            <w:proofErr w:type="spellStart"/>
            <w:r w:rsidRPr="00440FC0">
              <w:rPr>
                <w:rFonts w:ascii="Times New Roman" w:hAnsi="Times New Roman" w:cs="Times New Roman"/>
                <w:sz w:val="24"/>
                <w:shd w:val="clear" w:color="auto" w:fill="FFFFFF"/>
              </w:rPr>
              <w:t>pada</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Dinas</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Perindustrian</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Perdagangan</w:t>
            </w:r>
            <w:proofErr w:type="spellEnd"/>
            <w:r w:rsidRPr="00440FC0">
              <w:rPr>
                <w:rFonts w:ascii="Times New Roman" w:hAnsi="Times New Roman" w:cs="Times New Roman"/>
                <w:sz w:val="24"/>
                <w:shd w:val="clear" w:color="auto" w:fill="FFFFFF"/>
              </w:rPr>
              <w:t xml:space="preserve"> Dan </w:t>
            </w:r>
            <w:proofErr w:type="spellStart"/>
            <w:r w:rsidRPr="00440FC0">
              <w:rPr>
                <w:rFonts w:ascii="Times New Roman" w:hAnsi="Times New Roman" w:cs="Times New Roman"/>
                <w:sz w:val="24"/>
                <w:shd w:val="clear" w:color="auto" w:fill="FFFFFF"/>
              </w:rPr>
              <w:t>Pengelolaan</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Pasar</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Kabupaten</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Garut</w:t>
            </w:r>
            <w:proofErr w:type="spellEnd"/>
          </w:p>
        </w:tc>
        <w:tc>
          <w:tcPr>
            <w:tcW w:w="897" w:type="dxa"/>
          </w:tcPr>
          <w:p w:rsidR="00B772D7" w:rsidRPr="00440FC0" w:rsidRDefault="00B772D7" w:rsidP="00E23E87">
            <w:pPr>
              <w:spacing w:line="360" w:lineRule="auto"/>
              <w:rPr>
                <w:rFonts w:ascii="Times New Roman" w:hAnsi="Times New Roman" w:cs="Times New Roman"/>
                <w:sz w:val="24"/>
                <w:shd w:val="clear" w:color="auto" w:fill="FFFFFF"/>
              </w:rPr>
            </w:pPr>
            <w:r w:rsidRPr="00440FC0">
              <w:rPr>
                <w:rFonts w:ascii="Times New Roman" w:hAnsi="Times New Roman" w:cs="Times New Roman"/>
                <w:sz w:val="24"/>
                <w:shd w:val="clear" w:color="auto" w:fill="FFFFFF"/>
              </w:rPr>
              <w:t>2016</w:t>
            </w:r>
          </w:p>
        </w:tc>
        <w:tc>
          <w:tcPr>
            <w:tcW w:w="1855" w:type="dxa"/>
          </w:tcPr>
          <w:p w:rsidR="00B772D7" w:rsidRPr="00440FC0" w:rsidRDefault="00B772D7" w:rsidP="00E23E87">
            <w:pPr>
              <w:rPr>
                <w:rFonts w:ascii="Times New Roman" w:hAnsi="Times New Roman" w:cs="Times New Roman"/>
                <w:color w:val="000000"/>
                <w:sz w:val="24"/>
                <w:szCs w:val="28"/>
                <w:shd w:val="clear" w:color="auto" w:fill="FFFFFF"/>
              </w:rPr>
            </w:pPr>
          </w:p>
          <w:p w:rsidR="00B772D7" w:rsidRPr="00440FC0" w:rsidRDefault="00B772D7" w:rsidP="00E23E87">
            <w:pPr>
              <w:rPr>
                <w:rFonts w:ascii="Times New Roman" w:hAnsi="Times New Roman" w:cs="Times New Roman"/>
                <w:sz w:val="24"/>
                <w:szCs w:val="28"/>
              </w:rPr>
            </w:pPr>
          </w:p>
          <w:p w:rsidR="00B772D7" w:rsidRPr="00440FC0" w:rsidRDefault="00B772D7" w:rsidP="00E23E87">
            <w:pPr>
              <w:rPr>
                <w:rFonts w:ascii="Times New Roman" w:hAnsi="Times New Roman" w:cs="Times New Roman"/>
                <w:sz w:val="24"/>
                <w:szCs w:val="28"/>
              </w:rPr>
            </w:pPr>
          </w:p>
          <w:p w:rsidR="00B772D7" w:rsidRPr="00440FC0" w:rsidRDefault="00B772D7" w:rsidP="00E23E87">
            <w:pPr>
              <w:rPr>
                <w:rFonts w:ascii="Times New Roman" w:hAnsi="Times New Roman" w:cs="Times New Roman"/>
                <w:sz w:val="24"/>
                <w:szCs w:val="28"/>
              </w:rPr>
            </w:pPr>
          </w:p>
          <w:p w:rsidR="00B772D7" w:rsidRPr="00440FC0" w:rsidRDefault="00B772D7" w:rsidP="00E23E87">
            <w:pPr>
              <w:rPr>
                <w:rFonts w:ascii="Times New Roman" w:hAnsi="Times New Roman" w:cs="Times New Roman"/>
                <w:sz w:val="24"/>
                <w:szCs w:val="28"/>
              </w:rPr>
            </w:pPr>
          </w:p>
          <w:p w:rsidR="00B772D7" w:rsidRPr="00440FC0" w:rsidRDefault="00B772D7" w:rsidP="00E23E87">
            <w:pPr>
              <w:rPr>
                <w:rFonts w:ascii="Times New Roman" w:hAnsi="Times New Roman" w:cs="Times New Roman"/>
                <w:sz w:val="24"/>
                <w:szCs w:val="28"/>
              </w:rPr>
            </w:pPr>
          </w:p>
          <w:p w:rsidR="00B772D7" w:rsidRPr="00440FC0" w:rsidRDefault="00B772D7" w:rsidP="00E23E87">
            <w:pPr>
              <w:rPr>
                <w:rFonts w:ascii="Times New Roman" w:hAnsi="Times New Roman" w:cs="Times New Roman"/>
                <w:sz w:val="24"/>
                <w:szCs w:val="28"/>
                <w:lang w:val="en-ID"/>
              </w:rPr>
            </w:pPr>
            <w:r w:rsidRPr="00440FC0">
              <w:rPr>
                <w:rFonts w:ascii="Times New Roman" w:hAnsi="Times New Roman" w:cs="Times New Roman"/>
                <w:sz w:val="24"/>
                <w:szCs w:val="28"/>
                <w:lang w:val="en-ID"/>
              </w:rPr>
              <w:t>SDLC</w:t>
            </w:r>
          </w:p>
        </w:tc>
        <w:tc>
          <w:tcPr>
            <w:tcW w:w="2268" w:type="dxa"/>
          </w:tcPr>
          <w:p w:rsidR="00B772D7" w:rsidRPr="00440FC0" w:rsidRDefault="00B772D7" w:rsidP="00E23E87">
            <w:pPr>
              <w:spacing w:line="360" w:lineRule="auto"/>
              <w:rPr>
                <w:rFonts w:ascii="Times New Roman" w:hAnsi="Times New Roman" w:cs="Times New Roman"/>
                <w:sz w:val="24"/>
                <w:shd w:val="clear" w:color="auto" w:fill="FFFFFF"/>
                <w:lang w:val="en-ID"/>
              </w:rPr>
            </w:pPr>
            <w:r w:rsidRPr="00440FC0">
              <w:rPr>
                <w:rFonts w:ascii="Times New Roman" w:hAnsi="Times New Roman" w:cs="Times New Roman"/>
                <w:color w:val="000000"/>
                <w:sz w:val="24"/>
                <w:szCs w:val="28"/>
                <w:shd w:val="clear" w:color="auto" w:fill="FFFFFF"/>
                <w:lang w:val="en-ID"/>
              </w:rPr>
              <w:t xml:space="preserve">Julian Chandra </w:t>
            </w:r>
            <w:proofErr w:type="spellStart"/>
            <w:r w:rsidRPr="00440FC0">
              <w:rPr>
                <w:rFonts w:ascii="Times New Roman" w:hAnsi="Times New Roman" w:cs="Times New Roman"/>
                <w:color w:val="000000"/>
                <w:sz w:val="24"/>
                <w:szCs w:val="28"/>
                <w:shd w:val="clear" w:color="auto" w:fill="FFFFFF"/>
                <w:lang w:val="en-ID"/>
              </w:rPr>
              <w:t>Wibawa</w:t>
            </w:r>
            <w:proofErr w:type="spellEnd"/>
            <w:r w:rsidRPr="00440FC0">
              <w:rPr>
                <w:rFonts w:ascii="Times New Roman" w:hAnsi="Times New Roman" w:cs="Times New Roman"/>
                <w:color w:val="000000"/>
                <w:sz w:val="24"/>
                <w:szCs w:val="28"/>
                <w:shd w:val="clear" w:color="auto" w:fill="FFFFFF"/>
              </w:rPr>
              <w:t xml:space="preserve"> &amp; </w:t>
            </w:r>
            <w:r w:rsidRPr="00440FC0">
              <w:rPr>
                <w:rFonts w:ascii="Times New Roman" w:hAnsi="Times New Roman" w:cs="Times New Roman"/>
                <w:color w:val="000000"/>
                <w:sz w:val="24"/>
                <w:szCs w:val="28"/>
                <w:shd w:val="clear" w:color="auto" w:fill="FFFFFF"/>
                <w:lang w:val="en-ID"/>
              </w:rPr>
              <w:t xml:space="preserve">Fanny </w:t>
            </w:r>
            <w:proofErr w:type="spellStart"/>
            <w:r w:rsidRPr="00440FC0">
              <w:rPr>
                <w:rFonts w:ascii="Times New Roman" w:hAnsi="Times New Roman" w:cs="Times New Roman"/>
                <w:color w:val="000000"/>
                <w:sz w:val="24"/>
                <w:szCs w:val="28"/>
                <w:shd w:val="clear" w:color="auto" w:fill="FFFFFF"/>
                <w:lang w:val="en-ID"/>
              </w:rPr>
              <w:t>Julianto</w:t>
            </w:r>
            <w:proofErr w:type="spellEnd"/>
          </w:p>
        </w:tc>
      </w:tr>
      <w:tr w:rsidR="00B772D7" w:rsidRPr="00440FC0" w:rsidTr="00E23E87">
        <w:trPr>
          <w:trHeight w:val="3548"/>
        </w:trPr>
        <w:tc>
          <w:tcPr>
            <w:tcW w:w="2630" w:type="dxa"/>
          </w:tcPr>
          <w:p w:rsidR="00B772D7" w:rsidRPr="00440FC0" w:rsidRDefault="00B772D7" w:rsidP="00E23E87">
            <w:pPr>
              <w:rPr>
                <w:rFonts w:ascii="Times New Roman" w:hAnsi="Times New Roman" w:cs="Times New Roman"/>
                <w:sz w:val="24"/>
                <w:shd w:val="clear" w:color="auto" w:fill="FFFFFF"/>
              </w:rPr>
            </w:pPr>
          </w:p>
          <w:p w:rsidR="00B772D7" w:rsidRPr="00440FC0" w:rsidRDefault="00B772D7" w:rsidP="00E23E87">
            <w:pPr>
              <w:spacing w:line="360" w:lineRule="auto"/>
              <w:rPr>
                <w:rFonts w:ascii="Times New Roman" w:hAnsi="Times New Roman" w:cs="Times New Roman"/>
                <w:sz w:val="24"/>
                <w:shd w:val="clear" w:color="auto" w:fill="FFFFFF"/>
              </w:rPr>
            </w:pPr>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Rancang</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Bangun</w:t>
            </w:r>
            <w:proofErr w:type="spellEnd"/>
            <w:r w:rsidRPr="00440FC0">
              <w:rPr>
                <w:rFonts w:ascii="Times New Roman" w:hAnsi="Times New Roman" w:cs="Times New Roman"/>
                <w:sz w:val="24"/>
                <w:shd w:val="clear" w:color="auto" w:fill="FFFFFF"/>
              </w:rPr>
              <w:t xml:space="preserve"> </w:t>
            </w:r>
          </w:p>
          <w:p w:rsidR="00B772D7" w:rsidRPr="00440FC0" w:rsidRDefault="00B772D7" w:rsidP="00E23E87">
            <w:pPr>
              <w:spacing w:line="360" w:lineRule="auto"/>
              <w:rPr>
                <w:rFonts w:ascii="Times New Roman" w:hAnsi="Times New Roman" w:cs="Times New Roman"/>
                <w:sz w:val="24"/>
                <w:shd w:val="clear" w:color="auto" w:fill="FFFFFF"/>
              </w:rPr>
            </w:pPr>
            <w:proofErr w:type="spellStart"/>
            <w:r w:rsidRPr="00440FC0">
              <w:rPr>
                <w:rFonts w:ascii="Times New Roman" w:hAnsi="Times New Roman" w:cs="Times New Roman"/>
                <w:sz w:val="24"/>
                <w:shd w:val="clear" w:color="auto" w:fill="FFFFFF"/>
              </w:rPr>
              <w:t>Sistem</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Informasi</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Kepegawaian</w:t>
            </w:r>
            <w:proofErr w:type="spellEnd"/>
            <w:r w:rsidRPr="00440FC0">
              <w:rPr>
                <w:rFonts w:ascii="Times New Roman" w:hAnsi="Times New Roman" w:cs="Times New Roman"/>
                <w:sz w:val="24"/>
                <w:shd w:val="clear" w:color="auto" w:fill="FFFFFF"/>
              </w:rPr>
              <w:t xml:space="preserve"> </w:t>
            </w:r>
          </w:p>
          <w:p w:rsidR="00B772D7" w:rsidRPr="00440FC0" w:rsidRDefault="00B772D7" w:rsidP="00E23E87">
            <w:pPr>
              <w:spacing w:line="360" w:lineRule="auto"/>
              <w:rPr>
                <w:rFonts w:ascii="Times New Roman" w:hAnsi="Times New Roman" w:cs="Times New Roman"/>
                <w:sz w:val="24"/>
                <w:shd w:val="clear" w:color="auto" w:fill="FFFFFF"/>
              </w:rPr>
            </w:pPr>
            <w:r w:rsidRPr="00440FC0">
              <w:rPr>
                <w:rFonts w:ascii="Times New Roman" w:hAnsi="Times New Roman" w:cs="Times New Roman"/>
                <w:sz w:val="24"/>
                <w:shd w:val="clear" w:color="auto" w:fill="FFFFFF"/>
              </w:rPr>
              <w:t>(</w:t>
            </w:r>
            <w:proofErr w:type="spellStart"/>
            <w:r w:rsidRPr="00440FC0">
              <w:rPr>
                <w:rFonts w:ascii="Times New Roman" w:hAnsi="Times New Roman" w:cs="Times New Roman"/>
                <w:sz w:val="24"/>
                <w:shd w:val="clear" w:color="auto" w:fill="FFFFFF"/>
              </w:rPr>
              <w:t>Studi</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Kasus</w:t>
            </w:r>
            <w:proofErr w:type="spellEnd"/>
            <w:r w:rsidRPr="00440FC0">
              <w:rPr>
                <w:rFonts w:ascii="Times New Roman" w:hAnsi="Times New Roman" w:cs="Times New Roman"/>
                <w:sz w:val="24"/>
                <w:shd w:val="clear" w:color="auto" w:fill="FFFFFF"/>
              </w:rPr>
              <w:t xml:space="preserve"> : PT </w:t>
            </w:r>
            <w:proofErr w:type="spellStart"/>
            <w:r w:rsidRPr="00440FC0">
              <w:rPr>
                <w:rFonts w:ascii="Times New Roman" w:hAnsi="Times New Roman" w:cs="Times New Roman"/>
                <w:sz w:val="24"/>
                <w:shd w:val="clear" w:color="auto" w:fill="FFFFFF"/>
              </w:rPr>
              <w:t>Dekatama</w:t>
            </w:r>
            <w:proofErr w:type="spellEnd"/>
            <w:r w:rsidRPr="00440FC0">
              <w:rPr>
                <w:rFonts w:ascii="Times New Roman" w:hAnsi="Times New Roman" w:cs="Times New Roman"/>
                <w:sz w:val="24"/>
                <w:shd w:val="clear" w:color="auto" w:fill="FFFFFF"/>
              </w:rPr>
              <w:t xml:space="preserve"> </w:t>
            </w:r>
            <w:proofErr w:type="spellStart"/>
            <w:r w:rsidRPr="00440FC0">
              <w:rPr>
                <w:rFonts w:ascii="Times New Roman" w:hAnsi="Times New Roman" w:cs="Times New Roman"/>
                <w:sz w:val="24"/>
                <w:shd w:val="clear" w:color="auto" w:fill="FFFFFF"/>
              </w:rPr>
              <w:t>Centra</w:t>
            </w:r>
            <w:proofErr w:type="spellEnd"/>
            <w:r w:rsidRPr="00440FC0">
              <w:rPr>
                <w:rFonts w:ascii="Times New Roman" w:hAnsi="Times New Roman" w:cs="Times New Roman"/>
                <w:sz w:val="24"/>
                <w:shd w:val="clear" w:color="auto" w:fill="FFFFFF"/>
              </w:rPr>
              <w:t>)</w:t>
            </w:r>
          </w:p>
        </w:tc>
        <w:tc>
          <w:tcPr>
            <w:tcW w:w="897" w:type="dxa"/>
          </w:tcPr>
          <w:p w:rsidR="00B772D7" w:rsidRPr="00440FC0" w:rsidRDefault="00B772D7" w:rsidP="00E23E87">
            <w:pPr>
              <w:spacing w:line="360" w:lineRule="auto"/>
              <w:rPr>
                <w:rFonts w:ascii="Times New Roman" w:hAnsi="Times New Roman" w:cs="Times New Roman"/>
                <w:sz w:val="24"/>
                <w:shd w:val="clear" w:color="auto" w:fill="FFFFFF"/>
              </w:rPr>
            </w:pPr>
            <w:r w:rsidRPr="00440FC0">
              <w:rPr>
                <w:rFonts w:ascii="Times New Roman" w:hAnsi="Times New Roman" w:cs="Times New Roman"/>
                <w:sz w:val="24"/>
                <w:shd w:val="clear" w:color="auto" w:fill="FFFFFF"/>
              </w:rPr>
              <w:t>2016</w:t>
            </w:r>
          </w:p>
        </w:tc>
        <w:tc>
          <w:tcPr>
            <w:tcW w:w="1855" w:type="dxa"/>
          </w:tcPr>
          <w:p w:rsidR="00B772D7" w:rsidRPr="00440FC0" w:rsidRDefault="00B772D7" w:rsidP="00E23E87">
            <w:pPr>
              <w:rPr>
                <w:rFonts w:ascii="Times New Roman" w:hAnsi="Times New Roman" w:cs="Times New Roman"/>
                <w:color w:val="000000"/>
                <w:sz w:val="24"/>
                <w:szCs w:val="28"/>
                <w:shd w:val="clear" w:color="auto" w:fill="FFFFFF"/>
                <w:lang w:val="en-ID"/>
              </w:rPr>
            </w:pPr>
            <w:r w:rsidRPr="00440FC0">
              <w:rPr>
                <w:rFonts w:ascii="Times New Roman" w:hAnsi="Times New Roman" w:cs="Times New Roman"/>
                <w:color w:val="000000"/>
                <w:sz w:val="24"/>
                <w:szCs w:val="28"/>
                <w:shd w:val="clear" w:color="auto" w:fill="FFFFFF"/>
                <w:lang w:val="en-ID"/>
              </w:rPr>
              <w:t>SDLC</w:t>
            </w:r>
          </w:p>
        </w:tc>
        <w:tc>
          <w:tcPr>
            <w:tcW w:w="2268" w:type="dxa"/>
          </w:tcPr>
          <w:p w:rsidR="00B772D7" w:rsidRPr="00440FC0" w:rsidRDefault="00B772D7" w:rsidP="00E23E87">
            <w:pPr>
              <w:spacing w:line="360" w:lineRule="auto"/>
              <w:rPr>
                <w:rFonts w:ascii="Times New Roman" w:hAnsi="Times New Roman" w:cs="Times New Roman"/>
                <w:sz w:val="24"/>
                <w:shd w:val="clear" w:color="auto" w:fill="FFFFFF"/>
              </w:rPr>
            </w:pPr>
            <w:proofErr w:type="spellStart"/>
            <w:r w:rsidRPr="00440FC0">
              <w:rPr>
                <w:rFonts w:ascii="Times New Roman" w:hAnsi="Times New Roman" w:cs="Times New Roman"/>
                <w:color w:val="000000"/>
                <w:sz w:val="24"/>
                <w:szCs w:val="28"/>
                <w:shd w:val="clear" w:color="auto" w:fill="FFFFFF"/>
              </w:rPr>
              <w:t>Paska</w:t>
            </w:r>
            <w:proofErr w:type="spellEnd"/>
            <w:r w:rsidRPr="00440FC0">
              <w:rPr>
                <w:rFonts w:ascii="Times New Roman" w:hAnsi="Times New Roman" w:cs="Times New Roman"/>
                <w:color w:val="000000"/>
                <w:sz w:val="24"/>
                <w:szCs w:val="28"/>
                <w:shd w:val="clear" w:color="auto" w:fill="FFFFFF"/>
              </w:rPr>
              <w:t xml:space="preserve"> </w:t>
            </w:r>
            <w:proofErr w:type="spellStart"/>
            <w:r w:rsidRPr="00440FC0">
              <w:rPr>
                <w:rFonts w:ascii="Times New Roman" w:hAnsi="Times New Roman" w:cs="Times New Roman"/>
                <w:color w:val="000000"/>
                <w:sz w:val="24"/>
                <w:szCs w:val="28"/>
                <w:shd w:val="clear" w:color="auto" w:fill="FFFFFF"/>
              </w:rPr>
              <w:t>Marto</w:t>
            </w:r>
            <w:proofErr w:type="spellEnd"/>
            <w:r w:rsidRPr="00440FC0">
              <w:rPr>
                <w:rFonts w:ascii="Times New Roman" w:hAnsi="Times New Roman" w:cs="Times New Roman"/>
                <w:color w:val="000000"/>
                <w:sz w:val="24"/>
                <w:szCs w:val="28"/>
                <w:shd w:val="clear" w:color="auto" w:fill="FFFFFF"/>
              </w:rPr>
              <w:t xml:space="preserve"> </w:t>
            </w:r>
            <w:proofErr w:type="spellStart"/>
            <w:r w:rsidRPr="00440FC0">
              <w:rPr>
                <w:rFonts w:ascii="Times New Roman" w:hAnsi="Times New Roman" w:cs="Times New Roman"/>
                <w:color w:val="000000"/>
                <w:sz w:val="24"/>
                <w:szCs w:val="28"/>
                <w:shd w:val="clear" w:color="auto" w:fill="FFFFFF"/>
              </w:rPr>
              <w:t>Hasugian</w:t>
            </w:r>
            <w:proofErr w:type="spellEnd"/>
          </w:p>
        </w:tc>
      </w:tr>
    </w:tbl>
    <w:p w:rsidR="00B772D7" w:rsidRPr="00440FC0" w:rsidRDefault="00B772D7" w:rsidP="00B772D7">
      <w:pPr>
        <w:ind w:firstLine="720"/>
        <w:jc w:val="both"/>
        <w:rPr>
          <w:rFonts w:ascii="Times New Roman" w:hAnsi="Times New Roman" w:cs="Times New Roman"/>
          <w:sz w:val="24"/>
          <w:shd w:val="clear" w:color="auto" w:fill="FFFFFF"/>
        </w:rPr>
      </w:pPr>
    </w:p>
    <w:p w:rsidR="00B772D7" w:rsidRPr="00440FC0" w:rsidRDefault="00B772D7" w:rsidP="00B772D7">
      <w:pPr>
        <w:ind w:firstLine="720"/>
        <w:jc w:val="both"/>
        <w:rPr>
          <w:rFonts w:ascii="Times New Roman" w:hAnsi="Times New Roman" w:cs="Times New Roman"/>
          <w:sz w:val="24"/>
          <w:shd w:val="clear" w:color="auto" w:fill="FFFFFF"/>
        </w:rPr>
      </w:pPr>
      <w:r w:rsidRPr="00440FC0">
        <w:rPr>
          <w:rFonts w:ascii="Times New Roman" w:hAnsi="Times New Roman" w:cs="Times New Roman"/>
          <w:sz w:val="24"/>
          <w:shd w:val="clear" w:color="auto" w:fill="FFFFFF"/>
        </w:rPr>
        <w:t>Pada tabel diatas berisi studi penelitian terdahulu yang dijadikan acuan dalam penelitian ini. Adapun penjabarannya adalah sebagai berikut :</w:t>
      </w:r>
    </w:p>
    <w:p w:rsidR="00B772D7" w:rsidRPr="00440FC0" w:rsidRDefault="00B772D7" w:rsidP="00B772D7">
      <w:pPr>
        <w:pStyle w:val="BodyText"/>
        <w:numPr>
          <w:ilvl w:val="3"/>
          <w:numId w:val="6"/>
        </w:numPr>
        <w:ind w:left="851"/>
        <w:jc w:val="both"/>
        <w:rPr>
          <w:shd w:val="clear" w:color="auto" w:fill="FFFFFF"/>
          <w:lang w:val="en-ID"/>
        </w:rPr>
      </w:pPr>
      <w:r w:rsidRPr="00440FC0">
        <w:rPr>
          <w:shd w:val="clear" w:color="auto" w:fill="FFFFFF"/>
        </w:rPr>
        <w:t xml:space="preserve">Sistem </w:t>
      </w:r>
      <w:proofErr w:type="spellStart"/>
      <w:r w:rsidRPr="00440FC0">
        <w:rPr>
          <w:shd w:val="clear" w:color="auto" w:fill="FFFFFF"/>
          <w:lang w:val="en-ID"/>
        </w:rPr>
        <w:t>Informasi</w:t>
      </w:r>
      <w:proofErr w:type="spellEnd"/>
      <w:r w:rsidRPr="00440FC0">
        <w:rPr>
          <w:shd w:val="clear" w:color="auto" w:fill="FFFFFF"/>
          <w:lang w:val="en-ID"/>
        </w:rPr>
        <w:t xml:space="preserve"> </w:t>
      </w:r>
      <w:proofErr w:type="spellStart"/>
      <w:r w:rsidRPr="00440FC0">
        <w:rPr>
          <w:shd w:val="clear" w:color="auto" w:fill="FFFFFF"/>
          <w:lang w:val="en-ID"/>
        </w:rPr>
        <w:t>Kepegawaian</w:t>
      </w:r>
      <w:proofErr w:type="spellEnd"/>
      <w:r w:rsidRPr="00440FC0">
        <w:rPr>
          <w:shd w:val="clear" w:color="auto" w:fill="FFFFFF"/>
          <w:lang w:val="en-ID"/>
        </w:rPr>
        <w:t xml:space="preserve"> </w:t>
      </w:r>
      <w:proofErr w:type="spellStart"/>
      <w:r w:rsidRPr="00440FC0">
        <w:rPr>
          <w:shd w:val="clear" w:color="auto" w:fill="FFFFFF"/>
          <w:lang w:val="en-ID"/>
        </w:rPr>
        <w:t>Pada</w:t>
      </w:r>
      <w:proofErr w:type="spellEnd"/>
      <w:r w:rsidRPr="00440FC0">
        <w:rPr>
          <w:shd w:val="clear" w:color="auto" w:fill="FFFFFF"/>
          <w:lang w:val="en-ID"/>
        </w:rPr>
        <w:t xml:space="preserve"> Kantor </w:t>
      </w:r>
      <w:proofErr w:type="spellStart"/>
      <w:r w:rsidRPr="00440FC0">
        <w:rPr>
          <w:shd w:val="clear" w:color="auto" w:fill="FFFFFF"/>
          <w:lang w:val="en-ID"/>
        </w:rPr>
        <w:t>Dewan</w:t>
      </w:r>
      <w:proofErr w:type="spellEnd"/>
      <w:r w:rsidRPr="00440FC0">
        <w:rPr>
          <w:shd w:val="clear" w:color="auto" w:fill="FFFFFF"/>
          <w:lang w:val="en-ID"/>
        </w:rPr>
        <w:t xml:space="preserve"> </w:t>
      </w:r>
      <w:proofErr w:type="spellStart"/>
      <w:r w:rsidRPr="00440FC0">
        <w:rPr>
          <w:shd w:val="clear" w:color="auto" w:fill="FFFFFF"/>
          <w:lang w:val="en-ID"/>
        </w:rPr>
        <w:t>Teknologi</w:t>
      </w:r>
      <w:proofErr w:type="spellEnd"/>
      <w:r w:rsidRPr="00440FC0">
        <w:rPr>
          <w:shd w:val="clear" w:color="auto" w:fill="FFFFFF"/>
          <w:lang w:val="en-ID"/>
        </w:rPr>
        <w:t xml:space="preserve"> </w:t>
      </w:r>
      <w:proofErr w:type="spellStart"/>
      <w:r w:rsidRPr="00440FC0">
        <w:rPr>
          <w:shd w:val="clear" w:color="auto" w:fill="FFFFFF"/>
          <w:lang w:val="en-ID"/>
        </w:rPr>
        <w:t>Informasi</w:t>
      </w:r>
      <w:proofErr w:type="spellEnd"/>
      <w:r w:rsidRPr="00440FC0">
        <w:rPr>
          <w:shd w:val="clear" w:color="auto" w:fill="FFFFFF"/>
          <w:lang w:val="en-ID"/>
        </w:rPr>
        <w:t xml:space="preserve"> </w:t>
      </w:r>
      <w:proofErr w:type="spellStart"/>
      <w:r w:rsidRPr="00440FC0">
        <w:rPr>
          <w:shd w:val="clear" w:color="auto" w:fill="FFFFFF"/>
          <w:lang w:val="en-ID"/>
        </w:rPr>
        <w:t>dan</w:t>
      </w:r>
      <w:proofErr w:type="spellEnd"/>
      <w:r w:rsidRPr="00440FC0">
        <w:rPr>
          <w:shd w:val="clear" w:color="auto" w:fill="FFFFFF"/>
          <w:lang w:val="en-ID"/>
        </w:rPr>
        <w:t xml:space="preserve"> </w:t>
      </w:r>
      <w:proofErr w:type="spellStart"/>
      <w:r w:rsidRPr="00440FC0">
        <w:rPr>
          <w:shd w:val="clear" w:color="auto" w:fill="FFFFFF"/>
          <w:lang w:val="en-ID"/>
        </w:rPr>
        <w:t>Komunikasi</w:t>
      </w:r>
      <w:proofErr w:type="spellEnd"/>
      <w:r w:rsidRPr="00440FC0">
        <w:rPr>
          <w:shd w:val="clear" w:color="auto" w:fill="FFFFFF"/>
        </w:rPr>
        <w:t xml:space="preserve"> Berbasis Web (</w:t>
      </w:r>
      <w:proofErr w:type="spellStart"/>
      <w:r w:rsidRPr="00440FC0">
        <w:rPr>
          <w:shd w:val="clear" w:color="auto" w:fill="FFFFFF"/>
          <w:lang w:val="en-ID"/>
        </w:rPr>
        <w:t>Mursalim</w:t>
      </w:r>
      <w:proofErr w:type="spellEnd"/>
      <w:r w:rsidRPr="00440FC0">
        <w:rPr>
          <w:shd w:val="clear" w:color="auto" w:fill="FFFFFF"/>
          <w:lang w:val="en-ID"/>
        </w:rPr>
        <w:t xml:space="preserve"> </w:t>
      </w:r>
      <w:proofErr w:type="spellStart"/>
      <w:r w:rsidRPr="00440FC0">
        <w:rPr>
          <w:shd w:val="clear" w:color="auto" w:fill="FFFFFF"/>
          <w:lang w:val="en-ID"/>
        </w:rPr>
        <w:t>Tonggiroh</w:t>
      </w:r>
      <w:proofErr w:type="spellEnd"/>
      <w:r w:rsidRPr="00440FC0">
        <w:rPr>
          <w:shd w:val="clear" w:color="auto" w:fill="FFFFFF"/>
        </w:rPr>
        <w:t xml:space="preserve"> &amp; </w:t>
      </w:r>
      <w:proofErr w:type="spellStart"/>
      <w:r w:rsidRPr="00440FC0">
        <w:rPr>
          <w:shd w:val="clear" w:color="auto" w:fill="FFFFFF"/>
          <w:lang w:val="en-ID"/>
        </w:rPr>
        <w:t>Nur</w:t>
      </w:r>
      <w:proofErr w:type="spellEnd"/>
      <w:r w:rsidRPr="00440FC0">
        <w:rPr>
          <w:shd w:val="clear" w:color="auto" w:fill="FFFFFF"/>
          <w:lang w:val="en-ID"/>
        </w:rPr>
        <w:t xml:space="preserve"> </w:t>
      </w:r>
      <w:proofErr w:type="spellStart"/>
      <w:r w:rsidRPr="00440FC0">
        <w:rPr>
          <w:shd w:val="clear" w:color="auto" w:fill="FFFFFF"/>
          <w:lang w:val="en-ID"/>
        </w:rPr>
        <w:t>Imamul</w:t>
      </w:r>
      <w:proofErr w:type="spellEnd"/>
      <w:r w:rsidRPr="00440FC0">
        <w:rPr>
          <w:shd w:val="clear" w:color="auto" w:fill="FFFFFF"/>
          <w:lang w:val="en-ID"/>
        </w:rPr>
        <w:t xml:space="preserve"> Hakim</w:t>
      </w:r>
      <w:r w:rsidRPr="00440FC0">
        <w:rPr>
          <w:shd w:val="clear" w:color="auto" w:fill="FFFFFF"/>
        </w:rPr>
        <w:t>, 2017) Proses pengelolaan data kepegawaian di kantor DETIK Provinsi Papua masih dilakukan secara manual, yaitu: sekretaris mengelola data pegawai, membuat arsip dari data pegawai dan</w:t>
      </w:r>
      <w:r w:rsidRPr="00440FC0">
        <w:rPr>
          <w:shd w:val="clear" w:color="auto" w:fill="FFFFFF"/>
          <w:lang w:val="en-ID"/>
        </w:rPr>
        <w:t xml:space="preserve"> </w:t>
      </w:r>
      <w:r w:rsidRPr="00440FC0">
        <w:rPr>
          <w:shd w:val="clear" w:color="auto" w:fill="FFFFFF"/>
        </w:rPr>
        <w:t>membuat laporan kepegawaian untuk diserahkan kepada ketua DETIK Provinsi Papua.Penyimpanan data secara fisik dalam jangka waktu yang lama sangat rentan dari segi</w:t>
      </w:r>
      <w:r w:rsidRPr="00440FC0">
        <w:rPr>
          <w:shd w:val="clear" w:color="auto" w:fill="FFFFFF"/>
          <w:lang w:val="en-ID"/>
        </w:rPr>
        <w:t xml:space="preserve"> </w:t>
      </w:r>
      <w:r w:rsidRPr="00440FC0">
        <w:rPr>
          <w:shd w:val="clear" w:color="auto" w:fill="FFFFFF"/>
        </w:rPr>
        <w:t>keamanan dan keutuhan dokumen. Kerusakan dokumen sangat mungkin terjadi karena faktor fisik berupa hilangnya dokumen atau tercecernya</w:t>
      </w:r>
      <w:r w:rsidRPr="00440FC0">
        <w:rPr>
          <w:shd w:val="clear" w:color="auto" w:fill="FFFFFF"/>
          <w:lang w:val="en-ID"/>
        </w:rPr>
        <w:t xml:space="preserve"> </w:t>
      </w:r>
      <w:r w:rsidRPr="00440FC0">
        <w:rPr>
          <w:shd w:val="clear" w:color="auto" w:fill="FFFFFF"/>
        </w:rPr>
        <w:t>dokumen.</w:t>
      </w:r>
      <w:r w:rsidRPr="00440FC0">
        <w:rPr>
          <w:shd w:val="clear" w:color="auto" w:fill="FFFFFF"/>
          <w:lang w:val="en-ID"/>
        </w:rPr>
        <w:t xml:space="preserve"> Dari </w:t>
      </w:r>
      <w:proofErr w:type="spellStart"/>
      <w:r w:rsidRPr="00440FC0">
        <w:rPr>
          <w:shd w:val="clear" w:color="auto" w:fill="FFFFFF"/>
          <w:lang w:val="en-ID"/>
        </w:rPr>
        <w:t>uraian</w:t>
      </w:r>
      <w:proofErr w:type="spellEnd"/>
      <w:r w:rsidRPr="00440FC0">
        <w:rPr>
          <w:shd w:val="clear" w:color="auto" w:fill="FFFFFF"/>
          <w:lang w:val="en-ID"/>
        </w:rPr>
        <w:t xml:space="preserve"> </w:t>
      </w:r>
      <w:proofErr w:type="spellStart"/>
      <w:r w:rsidRPr="00440FC0">
        <w:rPr>
          <w:shd w:val="clear" w:color="auto" w:fill="FFFFFF"/>
          <w:lang w:val="en-ID"/>
        </w:rPr>
        <w:t>permasalahan</w:t>
      </w:r>
      <w:proofErr w:type="spellEnd"/>
      <w:r w:rsidRPr="00440FC0">
        <w:rPr>
          <w:shd w:val="clear" w:color="auto" w:fill="FFFFFF"/>
          <w:lang w:val="en-ID"/>
        </w:rPr>
        <w:t xml:space="preserve"> yang </w:t>
      </w:r>
      <w:proofErr w:type="spellStart"/>
      <w:r w:rsidRPr="00440FC0">
        <w:rPr>
          <w:shd w:val="clear" w:color="auto" w:fill="FFFFFF"/>
          <w:lang w:val="en-ID"/>
        </w:rPr>
        <w:t>terjadi</w:t>
      </w:r>
      <w:proofErr w:type="spellEnd"/>
      <w:r w:rsidRPr="00440FC0">
        <w:rPr>
          <w:shd w:val="clear" w:color="auto" w:fill="FFFFFF"/>
          <w:lang w:val="en-ID"/>
        </w:rPr>
        <w:t xml:space="preserve"> </w:t>
      </w:r>
      <w:proofErr w:type="spellStart"/>
      <w:r w:rsidRPr="00440FC0">
        <w:rPr>
          <w:shd w:val="clear" w:color="auto" w:fill="FFFFFF"/>
          <w:lang w:val="en-ID"/>
        </w:rPr>
        <w:t>dikantor</w:t>
      </w:r>
      <w:proofErr w:type="spellEnd"/>
      <w:r w:rsidRPr="00440FC0">
        <w:rPr>
          <w:shd w:val="clear" w:color="auto" w:fill="FFFFFF"/>
          <w:lang w:val="en-ID"/>
        </w:rPr>
        <w:t xml:space="preserve"> DETIK </w:t>
      </w:r>
      <w:proofErr w:type="spellStart"/>
      <w:r w:rsidRPr="00440FC0">
        <w:rPr>
          <w:shd w:val="clear" w:color="auto" w:fill="FFFFFF"/>
          <w:lang w:val="en-ID"/>
        </w:rPr>
        <w:t>Provinsi</w:t>
      </w:r>
      <w:proofErr w:type="spellEnd"/>
      <w:r w:rsidRPr="00440FC0">
        <w:rPr>
          <w:shd w:val="clear" w:color="auto" w:fill="FFFFFF"/>
          <w:lang w:val="en-ID"/>
        </w:rPr>
        <w:t xml:space="preserve"> Papua </w:t>
      </w:r>
      <w:proofErr w:type="spellStart"/>
      <w:r w:rsidRPr="00440FC0">
        <w:rPr>
          <w:shd w:val="clear" w:color="auto" w:fill="FFFFFF"/>
          <w:lang w:val="en-ID"/>
        </w:rPr>
        <w:t>menyangkut</w:t>
      </w:r>
      <w:proofErr w:type="spellEnd"/>
      <w:r w:rsidRPr="00440FC0">
        <w:rPr>
          <w:shd w:val="clear" w:color="auto" w:fill="FFFFFF"/>
          <w:lang w:val="en-ID"/>
        </w:rPr>
        <w:t xml:space="preserve"> </w:t>
      </w:r>
      <w:proofErr w:type="spellStart"/>
      <w:r w:rsidRPr="00440FC0">
        <w:rPr>
          <w:shd w:val="clear" w:color="auto" w:fill="FFFFFF"/>
          <w:lang w:val="en-ID"/>
        </w:rPr>
        <w:t>pengelolaan</w:t>
      </w:r>
      <w:proofErr w:type="spellEnd"/>
      <w:r w:rsidRPr="00440FC0">
        <w:rPr>
          <w:shd w:val="clear" w:color="auto" w:fill="FFFFFF"/>
          <w:lang w:val="en-ID"/>
        </w:rPr>
        <w:t xml:space="preserve"> </w:t>
      </w:r>
      <w:proofErr w:type="spellStart"/>
      <w:r w:rsidRPr="00440FC0">
        <w:rPr>
          <w:shd w:val="clear" w:color="auto" w:fill="FFFFFF"/>
          <w:lang w:val="en-ID"/>
        </w:rPr>
        <w:t>dan</w:t>
      </w:r>
      <w:proofErr w:type="spellEnd"/>
      <w:r w:rsidRPr="00440FC0">
        <w:rPr>
          <w:shd w:val="clear" w:color="auto" w:fill="FFFFFF"/>
          <w:lang w:val="en-ID"/>
        </w:rPr>
        <w:t xml:space="preserve"> </w:t>
      </w:r>
      <w:proofErr w:type="spellStart"/>
      <w:r w:rsidRPr="00440FC0">
        <w:rPr>
          <w:shd w:val="clear" w:color="auto" w:fill="FFFFFF"/>
          <w:lang w:val="en-ID"/>
        </w:rPr>
        <w:t>penyimpanan</w:t>
      </w:r>
      <w:proofErr w:type="spellEnd"/>
      <w:r w:rsidRPr="00440FC0">
        <w:rPr>
          <w:shd w:val="clear" w:color="auto" w:fill="FFFFFF"/>
          <w:lang w:val="en-ID"/>
        </w:rPr>
        <w:t xml:space="preserve"> data </w:t>
      </w:r>
      <w:proofErr w:type="spellStart"/>
      <w:proofErr w:type="gramStart"/>
      <w:r w:rsidRPr="00440FC0">
        <w:rPr>
          <w:shd w:val="clear" w:color="auto" w:fill="FFFFFF"/>
          <w:lang w:val="en-ID"/>
        </w:rPr>
        <w:t>kepegawaian,maka</w:t>
      </w:r>
      <w:proofErr w:type="spellEnd"/>
      <w:proofErr w:type="gramEnd"/>
      <w:r w:rsidRPr="00440FC0">
        <w:rPr>
          <w:shd w:val="clear" w:color="auto" w:fill="FFFFFF"/>
          <w:lang w:val="en-ID"/>
        </w:rPr>
        <w:t xml:space="preserve"> </w:t>
      </w:r>
      <w:proofErr w:type="spellStart"/>
      <w:r w:rsidRPr="00440FC0">
        <w:rPr>
          <w:shd w:val="clear" w:color="auto" w:fill="FFFFFF"/>
          <w:lang w:val="en-ID"/>
        </w:rPr>
        <w:t>dibutuhkan</w:t>
      </w:r>
      <w:proofErr w:type="spellEnd"/>
      <w:r w:rsidRPr="00440FC0">
        <w:rPr>
          <w:shd w:val="clear" w:color="auto" w:fill="FFFFFF"/>
          <w:lang w:val="en-ID"/>
        </w:rPr>
        <w:t xml:space="preserve"> </w:t>
      </w:r>
      <w:proofErr w:type="spellStart"/>
      <w:r w:rsidRPr="00440FC0">
        <w:rPr>
          <w:shd w:val="clear" w:color="auto" w:fill="FFFFFF"/>
          <w:lang w:val="en-ID"/>
        </w:rPr>
        <w:t>sebuah</w:t>
      </w:r>
      <w:proofErr w:type="spellEnd"/>
      <w:r w:rsidRPr="00440FC0">
        <w:rPr>
          <w:shd w:val="clear" w:color="auto" w:fill="FFFFFF"/>
          <w:lang w:val="en-ID"/>
        </w:rPr>
        <w:t xml:space="preserve"> </w:t>
      </w:r>
      <w:proofErr w:type="spellStart"/>
      <w:r w:rsidRPr="00440FC0">
        <w:rPr>
          <w:shd w:val="clear" w:color="auto" w:fill="FFFFFF"/>
          <w:lang w:val="en-ID"/>
        </w:rPr>
        <w:t>sistem</w:t>
      </w:r>
      <w:proofErr w:type="spellEnd"/>
      <w:r w:rsidRPr="00440FC0">
        <w:rPr>
          <w:shd w:val="clear" w:color="auto" w:fill="FFFFFF"/>
          <w:lang w:val="en-ID"/>
        </w:rPr>
        <w:t xml:space="preserve"> </w:t>
      </w:r>
      <w:proofErr w:type="spellStart"/>
      <w:r w:rsidRPr="00440FC0">
        <w:rPr>
          <w:shd w:val="clear" w:color="auto" w:fill="FFFFFF"/>
          <w:lang w:val="en-ID"/>
        </w:rPr>
        <w:t>informasi</w:t>
      </w:r>
      <w:proofErr w:type="spellEnd"/>
      <w:r w:rsidRPr="00440FC0">
        <w:rPr>
          <w:shd w:val="clear" w:color="auto" w:fill="FFFFFF"/>
          <w:lang w:val="en-ID"/>
        </w:rPr>
        <w:t xml:space="preserve"> </w:t>
      </w:r>
      <w:proofErr w:type="spellStart"/>
      <w:r w:rsidRPr="00440FC0">
        <w:rPr>
          <w:shd w:val="clear" w:color="auto" w:fill="FFFFFF"/>
          <w:lang w:val="en-ID"/>
        </w:rPr>
        <w:lastRenderedPageBreak/>
        <w:t>kepegawaian</w:t>
      </w:r>
      <w:proofErr w:type="spellEnd"/>
      <w:r w:rsidRPr="00440FC0">
        <w:rPr>
          <w:shd w:val="clear" w:color="auto" w:fill="FFFFFF"/>
          <w:lang w:val="en-ID"/>
        </w:rPr>
        <w:t xml:space="preserve"> </w:t>
      </w:r>
      <w:proofErr w:type="spellStart"/>
      <w:r w:rsidRPr="00440FC0">
        <w:rPr>
          <w:shd w:val="clear" w:color="auto" w:fill="FFFFFF"/>
          <w:lang w:val="en-ID"/>
        </w:rPr>
        <w:t>untuk</w:t>
      </w:r>
      <w:proofErr w:type="spellEnd"/>
      <w:r w:rsidRPr="00440FC0">
        <w:rPr>
          <w:shd w:val="clear" w:color="auto" w:fill="FFFFFF"/>
          <w:lang w:val="en-ID"/>
        </w:rPr>
        <w:t xml:space="preserve"> </w:t>
      </w:r>
      <w:proofErr w:type="spellStart"/>
      <w:r w:rsidRPr="00440FC0">
        <w:rPr>
          <w:shd w:val="clear" w:color="auto" w:fill="FFFFFF"/>
          <w:lang w:val="en-ID"/>
        </w:rPr>
        <w:t>mengelola</w:t>
      </w:r>
      <w:proofErr w:type="spellEnd"/>
      <w:r w:rsidRPr="00440FC0">
        <w:rPr>
          <w:shd w:val="clear" w:color="auto" w:fill="FFFFFF"/>
          <w:lang w:val="en-ID"/>
        </w:rPr>
        <w:t xml:space="preserve"> </w:t>
      </w:r>
      <w:proofErr w:type="spellStart"/>
      <w:r w:rsidRPr="00440FC0">
        <w:rPr>
          <w:shd w:val="clear" w:color="auto" w:fill="FFFFFF"/>
          <w:lang w:val="en-ID"/>
        </w:rPr>
        <w:t>dan</w:t>
      </w:r>
      <w:proofErr w:type="spellEnd"/>
      <w:r w:rsidRPr="00440FC0">
        <w:rPr>
          <w:shd w:val="clear" w:color="auto" w:fill="FFFFFF"/>
          <w:lang w:val="en-ID"/>
        </w:rPr>
        <w:t xml:space="preserve"> </w:t>
      </w:r>
      <w:proofErr w:type="spellStart"/>
      <w:r w:rsidRPr="00440FC0">
        <w:rPr>
          <w:shd w:val="clear" w:color="auto" w:fill="FFFFFF"/>
          <w:lang w:val="en-ID"/>
        </w:rPr>
        <w:t>menyimpan</w:t>
      </w:r>
      <w:proofErr w:type="spellEnd"/>
      <w:r w:rsidRPr="00440FC0">
        <w:rPr>
          <w:shd w:val="clear" w:color="auto" w:fill="FFFFFF"/>
          <w:lang w:val="en-ID"/>
        </w:rPr>
        <w:t xml:space="preserve"> data </w:t>
      </w:r>
      <w:proofErr w:type="spellStart"/>
      <w:r w:rsidRPr="00440FC0">
        <w:rPr>
          <w:shd w:val="clear" w:color="auto" w:fill="FFFFFF"/>
          <w:lang w:val="en-ID"/>
        </w:rPr>
        <w:t>kepegawaian</w:t>
      </w:r>
      <w:proofErr w:type="spellEnd"/>
      <w:r w:rsidRPr="00440FC0">
        <w:rPr>
          <w:shd w:val="clear" w:color="auto" w:fill="FFFFFF"/>
          <w:lang w:val="en-ID"/>
        </w:rPr>
        <w:t xml:space="preserve"> di </w:t>
      </w:r>
      <w:proofErr w:type="spellStart"/>
      <w:r w:rsidRPr="00440FC0">
        <w:rPr>
          <w:shd w:val="clear" w:color="auto" w:fill="FFFFFF"/>
          <w:lang w:val="en-ID"/>
        </w:rPr>
        <w:t>kantor</w:t>
      </w:r>
      <w:proofErr w:type="spellEnd"/>
      <w:r w:rsidRPr="00440FC0">
        <w:rPr>
          <w:shd w:val="clear" w:color="auto" w:fill="FFFFFF"/>
          <w:lang w:val="en-ID"/>
        </w:rPr>
        <w:t xml:space="preserve"> DETIK </w:t>
      </w:r>
      <w:proofErr w:type="spellStart"/>
      <w:r w:rsidRPr="00440FC0">
        <w:rPr>
          <w:shd w:val="clear" w:color="auto" w:fill="FFFFFF"/>
          <w:lang w:val="en-ID"/>
        </w:rPr>
        <w:t>Provinsi</w:t>
      </w:r>
      <w:proofErr w:type="spellEnd"/>
      <w:r w:rsidRPr="00440FC0">
        <w:rPr>
          <w:shd w:val="clear" w:color="auto" w:fill="FFFFFF"/>
          <w:lang w:val="en-ID"/>
        </w:rPr>
        <w:t xml:space="preserve"> Papua. </w:t>
      </w:r>
      <w:proofErr w:type="spellStart"/>
      <w:r w:rsidRPr="00440FC0">
        <w:rPr>
          <w:shd w:val="clear" w:color="auto" w:fill="FFFFFF"/>
          <w:lang w:val="en-ID"/>
        </w:rPr>
        <w:t>Penelitian</w:t>
      </w:r>
      <w:proofErr w:type="spellEnd"/>
      <w:r w:rsidRPr="00440FC0">
        <w:rPr>
          <w:shd w:val="clear" w:color="auto" w:fill="FFFFFF"/>
          <w:lang w:val="en-ID"/>
        </w:rPr>
        <w:t xml:space="preserve"> </w:t>
      </w:r>
      <w:proofErr w:type="spellStart"/>
      <w:r w:rsidRPr="00440FC0">
        <w:rPr>
          <w:shd w:val="clear" w:color="auto" w:fill="FFFFFF"/>
          <w:lang w:val="en-ID"/>
        </w:rPr>
        <w:t>ini</w:t>
      </w:r>
      <w:proofErr w:type="spellEnd"/>
      <w:r w:rsidRPr="00440FC0">
        <w:rPr>
          <w:shd w:val="clear" w:color="auto" w:fill="FFFFFF"/>
          <w:lang w:val="en-ID"/>
        </w:rPr>
        <w:t xml:space="preserve"> </w:t>
      </w:r>
      <w:proofErr w:type="spellStart"/>
      <w:r w:rsidRPr="00440FC0">
        <w:rPr>
          <w:shd w:val="clear" w:color="auto" w:fill="FFFFFF"/>
          <w:lang w:val="en-ID"/>
        </w:rPr>
        <w:t>bertujuan</w:t>
      </w:r>
      <w:proofErr w:type="spellEnd"/>
      <w:r w:rsidRPr="00440FC0">
        <w:rPr>
          <w:shd w:val="clear" w:color="auto" w:fill="FFFFFF"/>
          <w:lang w:val="en-ID"/>
        </w:rPr>
        <w:t xml:space="preserve"> </w:t>
      </w:r>
      <w:proofErr w:type="spellStart"/>
      <w:r w:rsidRPr="00440FC0">
        <w:rPr>
          <w:shd w:val="clear" w:color="auto" w:fill="FFFFFF"/>
          <w:lang w:val="en-ID"/>
        </w:rPr>
        <w:t>untuk</w:t>
      </w:r>
      <w:proofErr w:type="spellEnd"/>
      <w:r w:rsidRPr="00440FC0">
        <w:rPr>
          <w:shd w:val="clear" w:color="auto" w:fill="FFFFFF"/>
          <w:lang w:val="en-ID"/>
        </w:rPr>
        <w:t xml:space="preserve"> </w:t>
      </w:r>
      <w:proofErr w:type="spellStart"/>
      <w:r w:rsidRPr="00440FC0">
        <w:rPr>
          <w:shd w:val="clear" w:color="auto" w:fill="FFFFFF"/>
          <w:lang w:val="en-ID"/>
        </w:rPr>
        <w:t>menghasilkan</w:t>
      </w:r>
      <w:proofErr w:type="spellEnd"/>
      <w:r w:rsidRPr="00440FC0">
        <w:rPr>
          <w:shd w:val="clear" w:color="auto" w:fill="FFFFFF"/>
          <w:lang w:val="en-ID"/>
        </w:rPr>
        <w:t xml:space="preserve"> </w:t>
      </w:r>
      <w:proofErr w:type="spellStart"/>
      <w:r w:rsidRPr="00440FC0">
        <w:rPr>
          <w:shd w:val="clear" w:color="auto" w:fill="FFFFFF"/>
          <w:lang w:val="en-ID"/>
        </w:rPr>
        <w:t>sebuah</w:t>
      </w:r>
      <w:proofErr w:type="spellEnd"/>
      <w:r w:rsidRPr="00440FC0">
        <w:rPr>
          <w:shd w:val="clear" w:color="auto" w:fill="FFFFFF"/>
          <w:lang w:val="en-ID"/>
        </w:rPr>
        <w:t xml:space="preserve"> </w:t>
      </w:r>
      <w:proofErr w:type="spellStart"/>
      <w:r w:rsidRPr="00440FC0">
        <w:rPr>
          <w:shd w:val="clear" w:color="auto" w:fill="FFFFFF"/>
          <w:lang w:val="en-ID"/>
        </w:rPr>
        <w:t>sistem</w:t>
      </w:r>
      <w:proofErr w:type="spellEnd"/>
      <w:r w:rsidRPr="00440FC0">
        <w:rPr>
          <w:shd w:val="clear" w:color="auto" w:fill="FFFFFF"/>
          <w:lang w:val="en-ID"/>
        </w:rPr>
        <w:t xml:space="preserve"> </w:t>
      </w:r>
      <w:proofErr w:type="spellStart"/>
      <w:r w:rsidRPr="00440FC0">
        <w:rPr>
          <w:shd w:val="clear" w:color="auto" w:fill="FFFFFF"/>
          <w:lang w:val="en-ID"/>
        </w:rPr>
        <w:t>informasi</w:t>
      </w:r>
      <w:proofErr w:type="spellEnd"/>
      <w:r w:rsidRPr="00440FC0">
        <w:rPr>
          <w:shd w:val="clear" w:color="auto" w:fill="FFFFFF"/>
          <w:lang w:val="en-ID"/>
        </w:rPr>
        <w:t xml:space="preserve"> </w:t>
      </w:r>
      <w:proofErr w:type="spellStart"/>
      <w:r w:rsidRPr="00440FC0">
        <w:rPr>
          <w:shd w:val="clear" w:color="auto" w:fill="FFFFFF"/>
          <w:lang w:val="en-ID"/>
        </w:rPr>
        <w:t>kepegawaian</w:t>
      </w:r>
      <w:proofErr w:type="spellEnd"/>
      <w:r w:rsidRPr="00440FC0">
        <w:rPr>
          <w:shd w:val="clear" w:color="auto" w:fill="FFFFFF"/>
          <w:lang w:val="en-ID"/>
        </w:rPr>
        <w:t xml:space="preserve"> di </w:t>
      </w:r>
      <w:proofErr w:type="spellStart"/>
      <w:r w:rsidRPr="00440FC0">
        <w:rPr>
          <w:shd w:val="clear" w:color="auto" w:fill="FFFFFF"/>
          <w:lang w:val="en-ID"/>
        </w:rPr>
        <w:t>kantor</w:t>
      </w:r>
      <w:proofErr w:type="spellEnd"/>
      <w:r w:rsidRPr="00440FC0">
        <w:rPr>
          <w:shd w:val="clear" w:color="auto" w:fill="FFFFFF"/>
          <w:lang w:val="en-ID"/>
        </w:rPr>
        <w:t xml:space="preserve"> DETIK </w:t>
      </w:r>
      <w:proofErr w:type="spellStart"/>
      <w:r w:rsidRPr="00440FC0">
        <w:rPr>
          <w:shd w:val="clear" w:color="auto" w:fill="FFFFFF"/>
          <w:lang w:val="en-ID"/>
        </w:rPr>
        <w:t>Provinsi</w:t>
      </w:r>
      <w:proofErr w:type="spellEnd"/>
      <w:r w:rsidRPr="00440FC0">
        <w:rPr>
          <w:shd w:val="clear" w:color="auto" w:fill="FFFFFF"/>
          <w:lang w:val="en-ID"/>
        </w:rPr>
        <w:t xml:space="preserve"> Papua </w:t>
      </w:r>
      <w:proofErr w:type="spellStart"/>
      <w:r w:rsidRPr="00440FC0">
        <w:rPr>
          <w:shd w:val="clear" w:color="auto" w:fill="FFFFFF"/>
          <w:lang w:val="en-ID"/>
        </w:rPr>
        <w:t>untuk</w:t>
      </w:r>
      <w:proofErr w:type="spellEnd"/>
      <w:r w:rsidRPr="00440FC0">
        <w:rPr>
          <w:shd w:val="clear" w:color="auto" w:fill="FFFFFF"/>
          <w:lang w:val="en-ID"/>
        </w:rPr>
        <w:t xml:space="preserve"> </w:t>
      </w:r>
      <w:proofErr w:type="spellStart"/>
      <w:r w:rsidRPr="00440FC0">
        <w:rPr>
          <w:shd w:val="clear" w:color="auto" w:fill="FFFFFF"/>
          <w:lang w:val="en-ID"/>
        </w:rPr>
        <w:t>pengelolaan</w:t>
      </w:r>
      <w:proofErr w:type="spellEnd"/>
      <w:r w:rsidRPr="00440FC0">
        <w:rPr>
          <w:shd w:val="clear" w:color="auto" w:fill="FFFFFF"/>
          <w:lang w:val="en-ID"/>
        </w:rPr>
        <w:t xml:space="preserve"> data </w:t>
      </w:r>
      <w:proofErr w:type="spellStart"/>
      <w:r w:rsidRPr="00440FC0">
        <w:rPr>
          <w:shd w:val="clear" w:color="auto" w:fill="FFFFFF"/>
          <w:lang w:val="en-ID"/>
        </w:rPr>
        <w:t>p</w:t>
      </w:r>
      <w:bookmarkStart w:id="28" w:name="_GoBack"/>
      <w:bookmarkEnd w:id="28"/>
      <w:r w:rsidRPr="00440FC0">
        <w:rPr>
          <w:shd w:val="clear" w:color="auto" w:fill="FFFFFF"/>
          <w:lang w:val="en-ID"/>
        </w:rPr>
        <w:t>egawai</w:t>
      </w:r>
      <w:proofErr w:type="spellEnd"/>
      <w:r w:rsidRPr="00440FC0">
        <w:rPr>
          <w:shd w:val="clear" w:color="auto" w:fill="FFFFFF"/>
          <w:lang w:val="en-ID"/>
        </w:rPr>
        <w:t xml:space="preserve">. </w:t>
      </w:r>
      <w:proofErr w:type="spellStart"/>
      <w:r w:rsidRPr="00440FC0">
        <w:rPr>
          <w:shd w:val="clear" w:color="auto" w:fill="FFFFFF"/>
          <w:lang w:val="en-ID"/>
        </w:rPr>
        <w:t>Dengan</w:t>
      </w:r>
      <w:proofErr w:type="spellEnd"/>
      <w:r w:rsidRPr="00440FC0">
        <w:rPr>
          <w:shd w:val="clear" w:color="auto" w:fill="FFFFFF"/>
          <w:lang w:val="en-ID"/>
        </w:rPr>
        <w:t xml:space="preserve"> </w:t>
      </w:r>
      <w:proofErr w:type="spellStart"/>
      <w:r w:rsidRPr="00440FC0">
        <w:rPr>
          <w:shd w:val="clear" w:color="auto" w:fill="FFFFFF"/>
          <w:lang w:val="en-ID"/>
        </w:rPr>
        <w:t>adanya</w:t>
      </w:r>
      <w:proofErr w:type="spellEnd"/>
    </w:p>
    <w:p w:rsidR="00B772D7" w:rsidRPr="00440FC0" w:rsidRDefault="00B772D7" w:rsidP="00B772D7">
      <w:pPr>
        <w:pStyle w:val="BodyText"/>
        <w:ind w:left="851"/>
        <w:jc w:val="both"/>
        <w:rPr>
          <w:shd w:val="clear" w:color="auto" w:fill="FFFFFF"/>
        </w:rPr>
      </w:pPr>
      <w:proofErr w:type="spellStart"/>
      <w:r w:rsidRPr="00440FC0">
        <w:rPr>
          <w:shd w:val="clear" w:color="auto" w:fill="FFFFFF"/>
          <w:lang w:val="en-ID"/>
        </w:rPr>
        <w:t>sistem</w:t>
      </w:r>
      <w:proofErr w:type="spellEnd"/>
      <w:r w:rsidRPr="00440FC0">
        <w:rPr>
          <w:shd w:val="clear" w:color="auto" w:fill="FFFFFF"/>
          <w:lang w:val="en-ID"/>
        </w:rPr>
        <w:t xml:space="preserve"> </w:t>
      </w:r>
      <w:proofErr w:type="spellStart"/>
      <w:r w:rsidRPr="00440FC0">
        <w:rPr>
          <w:shd w:val="clear" w:color="auto" w:fill="FFFFFF"/>
          <w:lang w:val="en-ID"/>
        </w:rPr>
        <w:t>informasi</w:t>
      </w:r>
      <w:proofErr w:type="spellEnd"/>
      <w:r w:rsidRPr="00440FC0">
        <w:rPr>
          <w:shd w:val="clear" w:color="auto" w:fill="FFFFFF"/>
          <w:lang w:val="en-ID"/>
        </w:rPr>
        <w:t xml:space="preserve"> data </w:t>
      </w:r>
      <w:proofErr w:type="spellStart"/>
      <w:r w:rsidRPr="00440FC0">
        <w:rPr>
          <w:shd w:val="clear" w:color="auto" w:fill="FFFFFF"/>
          <w:lang w:val="en-ID"/>
        </w:rPr>
        <w:t>pegawai</w:t>
      </w:r>
      <w:proofErr w:type="spellEnd"/>
      <w:r w:rsidRPr="00440FC0">
        <w:rPr>
          <w:shd w:val="clear" w:color="auto" w:fill="FFFFFF"/>
          <w:lang w:val="en-ID"/>
        </w:rPr>
        <w:t xml:space="preserve"> </w:t>
      </w:r>
      <w:proofErr w:type="spellStart"/>
      <w:r w:rsidRPr="00440FC0">
        <w:rPr>
          <w:shd w:val="clear" w:color="auto" w:fill="FFFFFF"/>
          <w:lang w:val="en-ID"/>
        </w:rPr>
        <w:t>ini</w:t>
      </w:r>
      <w:proofErr w:type="spellEnd"/>
      <w:r w:rsidRPr="00440FC0">
        <w:rPr>
          <w:shd w:val="clear" w:color="auto" w:fill="FFFFFF"/>
          <w:lang w:val="en-ID"/>
        </w:rPr>
        <w:t xml:space="preserve"> </w:t>
      </w:r>
      <w:proofErr w:type="spellStart"/>
      <w:r w:rsidRPr="00440FC0">
        <w:rPr>
          <w:shd w:val="clear" w:color="auto" w:fill="FFFFFF"/>
          <w:lang w:val="en-ID"/>
        </w:rPr>
        <w:t>diharapkan</w:t>
      </w:r>
      <w:proofErr w:type="spellEnd"/>
      <w:r w:rsidRPr="00440FC0">
        <w:rPr>
          <w:shd w:val="clear" w:color="auto" w:fill="FFFFFF"/>
          <w:lang w:val="en-ID"/>
        </w:rPr>
        <w:t xml:space="preserve"> </w:t>
      </w:r>
      <w:proofErr w:type="spellStart"/>
      <w:r w:rsidRPr="00440FC0">
        <w:rPr>
          <w:shd w:val="clear" w:color="auto" w:fill="FFFFFF"/>
          <w:lang w:val="en-ID"/>
        </w:rPr>
        <w:t>dapat</w:t>
      </w:r>
      <w:proofErr w:type="spellEnd"/>
      <w:r w:rsidRPr="00440FC0">
        <w:rPr>
          <w:shd w:val="clear" w:color="auto" w:fill="FFFFFF"/>
          <w:lang w:val="en-ID"/>
        </w:rPr>
        <w:t xml:space="preserve"> </w:t>
      </w:r>
      <w:proofErr w:type="spellStart"/>
      <w:r w:rsidRPr="00440FC0">
        <w:rPr>
          <w:shd w:val="clear" w:color="auto" w:fill="FFFFFF"/>
          <w:lang w:val="en-ID"/>
        </w:rPr>
        <w:t>mempermudah</w:t>
      </w:r>
      <w:proofErr w:type="spellEnd"/>
      <w:r w:rsidRPr="00440FC0">
        <w:rPr>
          <w:shd w:val="clear" w:color="auto" w:fill="FFFFFF"/>
          <w:lang w:val="en-ID"/>
        </w:rPr>
        <w:t xml:space="preserve"> </w:t>
      </w:r>
      <w:proofErr w:type="spellStart"/>
      <w:r w:rsidRPr="00440FC0">
        <w:rPr>
          <w:shd w:val="clear" w:color="auto" w:fill="FFFFFF"/>
          <w:lang w:val="en-ID"/>
        </w:rPr>
        <w:t>sekretaris</w:t>
      </w:r>
      <w:proofErr w:type="spellEnd"/>
      <w:r w:rsidRPr="00440FC0">
        <w:rPr>
          <w:shd w:val="clear" w:color="auto" w:fill="FFFFFF"/>
          <w:lang w:val="en-ID"/>
        </w:rPr>
        <w:t xml:space="preserve"> </w:t>
      </w:r>
      <w:proofErr w:type="spellStart"/>
      <w:r w:rsidRPr="00440FC0">
        <w:rPr>
          <w:shd w:val="clear" w:color="auto" w:fill="FFFFFF"/>
          <w:lang w:val="en-ID"/>
        </w:rPr>
        <w:t>dalam</w:t>
      </w:r>
      <w:proofErr w:type="spellEnd"/>
      <w:r w:rsidRPr="00440FC0">
        <w:rPr>
          <w:shd w:val="clear" w:color="auto" w:fill="FFFFFF"/>
          <w:lang w:val="en-ID"/>
        </w:rPr>
        <w:t xml:space="preserve"> </w:t>
      </w:r>
      <w:proofErr w:type="spellStart"/>
      <w:r w:rsidRPr="00440FC0">
        <w:rPr>
          <w:shd w:val="clear" w:color="auto" w:fill="FFFFFF"/>
          <w:lang w:val="en-ID"/>
        </w:rPr>
        <w:t>pengelolaan</w:t>
      </w:r>
      <w:proofErr w:type="spellEnd"/>
      <w:r w:rsidRPr="00440FC0">
        <w:rPr>
          <w:shd w:val="clear" w:color="auto" w:fill="FFFFFF"/>
          <w:lang w:val="en-ID"/>
        </w:rPr>
        <w:t xml:space="preserve"> data </w:t>
      </w:r>
      <w:proofErr w:type="spellStart"/>
      <w:r w:rsidRPr="00440FC0">
        <w:rPr>
          <w:shd w:val="clear" w:color="auto" w:fill="FFFFFF"/>
          <w:lang w:val="en-ID"/>
        </w:rPr>
        <w:t>pegawai</w:t>
      </w:r>
      <w:proofErr w:type="spellEnd"/>
      <w:r w:rsidRPr="00440FC0">
        <w:rPr>
          <w:shd w:val="clear" w:color="auto" w:fill="FFFFFF"/>
          <w:lang w:val="en-ID"/>
        </w:rPr>
        <w:t xml:space="preserve"> di </w:t>
      </w:r>
      <w:proofErr w:type="spellStart"/>
      <w:r w:rsidRPr="00440FC0">
        <w:rPr>
          <w:shd w:val="clear" w:color="auto" w:fill="FFFFFF"/>
          <w:lang w:val="en-ID"/>
        </w:rPr>
        <w:t>kantor</w:t>
      </w:r>
      <w:proofErr w:type="spellEnd"/>
      <w:r w:rsidRPr="00440FC0">
        <w:rPr>
          <w:shd w:val="clear" w:color="auto" w:fill="FFFFFF"/>
          <w:lang w:val="en-ID"/>
        </w:rPr>
        <w:t xml:space="preserve"> DETIK </w:t>
      </w:r>
      <w:proofErr w:type="spellStart"/>
      <w:r w:rsidRPr="00440FC0">
        <w:rPr>
          <w:shd w:val="clear" w:color="auto" w:fill="FFFFFF"/>
          <w:lang w:val="en-ID"/>
        </w:rPr>
        <w:t>Provinsi</w:t>
      </w:r>
      <w:proofErr w:type="spellEnd"/>
      <w:r w:rsidRPr="00440FC0">
        <w:rPr>
          <w:shd w:val="clear" w:color="auto" w:fill="FFFFFF"/>
          <w:lang w:val="en-ID"/>
        </w:rPr>
        <w:t xml:space="preserve"> Papua.</w:t>
      </w:r>
    </w:p>
    <w:p w:rsidR="00B772D7" w:rsidRPr="00440FC0" w:rsidRDefault="00B772D7" w:rsidP="00B772D7">
      <w:pPr>
        <w:pStyle w:val="Default"/>
      </w:pPr>
    </w:p>
    <w:p w:rsidR="00B772D7" w:rsidRPr="00440FC0" w:rsidRDefault="00B772D7" w:rsidP="00B772D7">
      <w:pPr>
        <w:pStyle w:val="Default"/>
        <w:numPr>
          <w:ilvl w:val="3"/>
          <w:numId w:val="6"/>
        </w:numPr>
        <w:spacing w:line="360" w:lineRule="auto"/>
        <w:ind w:left="851" w:hanging="357"/>
        <w:jc w:val="both"/>
      </w:pPr>
      <w:r w:rsidRPr="00440FC0">
        <w:rPr>
          <w:bCs/>
        </w:rPr>
        <w:t xml:space="preserve">PENGEMBANGAN SISTEM INFORMASI KEPEGAWAIAN PADA DINAS PERINDUSTRIAN PERDAGANGAN DAN PENGELOLAAN PASAR KABUPATEN </w:t>
      </w:r>
      <w:proofErr w:type="gramStart"/>
      <w:r w:rsidRPr="00440FC0">
        <w:rPr>
          <w:bCs/>
        </w:rPr>
        <w:t>GARUT</w:t>
      </w:r>
      <w:r w:rsidRPr="00440FC0">
        <w:rPr>
          <w:b/>
          <w:bCs/>
          <w:sz w:val="28"/>
          <w:szCs w:val="28"/>
        </w:rPr>
        <w:t xml:space="preserve"> </w:t>
      </w:r>
      <w:r w:rsidRPr="00440FC0">
        <w:rPr>
          <w:shd w:val="clear" w:color="auto" w:fill="FFFFFF"/>
        </w:rPr>
        <w:t xml:space="preserve"> (</w:t>
      </w:r>
      <w:proofErr w:type="spellStart"/>
      <w:proofErr w:type="gramEnd"/>
      <w:r w:rsidRPr="00440FC0">
        <w:rPr>
          <w:shd w:val="clear" w:color="auto" w:fill="FFFFFF"/>
        </w:rPr>
        <w:t>Taopik</w:t>
      </w:r>
      <w:proofErr w:type="spellEnd"/>
      <w:r w:rsidRPr="00440FC0">
        <w:rPr>
          <w:shd w:val="clear" w:color="auto" w:fill="FFFFFF"/>
        </w:rPr>
        <w:t xml:space="preserve"> Ramadhan &amp; </w:t>
      </w:r>
      <w:proofErr w:type="spellStart"/>
      <w:r w:rsidRPr="00440FC0">
        <w:rPr>
          <w:shd w:val="clear" w:color="auto" w:fill="FFFFFF"/>
        </w:rPr>
        <w:t>Rinda</w:t>
      </w:r>
      <w:proofErr w:type="spellEnd"/>
      <w:r w:rsidRPr="00440FC0">
        <w:rPr>
          <w:shd w:val="clear" w:color="auto" w:fill="FFFFFF"/>
        </w:rPr>
        <w:t xml:space="preserve"> </w:t>
      </w:r>
      <w:proofErr w:type="spellStart"/>
      <w:r w:rsidRPr="00440FC0">
        <w:rPr>
          <w:shd w:val="clear" w:color="auto" w:fill="FFFFFF"/>
        </w:rPr>
        <w:t>Cahyana</w:t>
      </w:r>
      <w:proofErr w:type="spellEnd"/>
      <w:r w:rsidRPr="00440FC0">
        <w:rPr>
          <w:shd w:val="clear" w:color="auto" w:fill="FFFFFF"/>
        </w:rPr>
        <w:t xml:space="preserve">, 2016) : </w:t>
      </w:r>
      <w:proofErr w:type="spellStart"/>
      <w:r w:rsidRPr="00440FC0">
        <w:rPr>
          <w:sz w:val="23"/>
          <w:szCs w:val="23"/>
        </w:rPr>
        <w:t>Penilitian</w:t>
      </w:r>
      <w:proofErr w:type="spellEnd"/>
      <w:r w:rsidRPr="00440FC0">
        <w:rPr>
          <w:sz w:val="23"/>
          <w:szCs w:val="23"/>
        </w:rPr>
        <w:t xml:space="preserve"> </w:t>
      </w:r>
      <w:proofErr w:type="spellStart"/>
      <w:r w:rsidRPr="00440FC0">
        <w:rPr>
          <w:sz w:val="23"/>
          <w:szCs w:val="23"/>
        </w:rPr>
        <w:t>ini</w:t>
      </w:r>
      <w:proofErr w:type="spellEnd"/>
      <w:r w:rsidRPr="00440FC0">
        <w:rPr>
          <w:sz w:val="23"/>
          <w:szCs w:val="23"/>
        </w:rPr>
        <w:t xml:space="preserve"> </w:t>
      </w:r>
      <w:proofErr w:type="spellStart"/>
      <w:r w:rsidRPr="00440FC0">
        <w:rPr>
          <w:sz w:val="23"/>
          <w:szCs w:val="23"/>
        </w:rPr>
        <w:t>telah</w:t>
      </w:r>
      <w:proofErr w:type="spellEnd"/>
      <w:r w:rsidRPr="00440FC0">
        <w:rPr>
          <w:sz w:val="23"/>
          <w:szCs w:val="23"/>
        </w:rPr>
        <w:t xml:space="preserve"> </w:t>
      </w:r>
      <w:proofErr w:type="spellStart"/>
      <w:r w:rsidRPr="00440FC0">
        <w:rPr>
          <w:sz w:val="23"/>
          <w:szCs w:val="23"/>
        </w:rPr>
        <w:t>berhasil</w:t>
      </w:r>
      <w:proofErr w:type="spellEnd"/>
      <w:r w:rsidRPr="00440FC0">
        <w:rPr>
          <w:sz w:val="23"/>
          <w:szCs w:val="23"/>
        </w:rPr>
        <w:t xml:space="preserve"> </w:t>
      </w:r>
      <w:proofErr w:type="spellStart"/>
      <w:r w:rsidRPr="00440FC0">
        <w:rPr>
          <w:sz w:val="23"/>
          <w:szCs w:val="23"/>
        </w:rPr>
        <w:t>mancapai</w:t>
      </w:r>
      <w:proofErr w:type="spellEnd"/>
      <w:r w:rsidRPr="00440FC0">
        <w:rPr>
          <w:sz w:val="23"/>
          <w:szCs w:val="23"/>
        </w:rPr>
        <w:t xml:space="preserve"> </w:t>
      </w:r>
      <w:proofErr w:type="spellStart"/>
      <w:r w:rsidRPr="00440FC0">
        <w:rPr>
          <w:sz w:val="23"/>
          <w:szCs w:val="23"/>
        </w:rPr>
        <w:t>tujuan</w:t>
      </w:r>
      <w:proofErr w:type="spellEnd"/>
      <w:r w:rsidRPr="00440FC0">
        <w:rPr>
          <w:sz w:val="23"/>
          <w:szCs w:val="23"/>
        </w:rPr>
        <w:t xml:space="preserve"> </w:t>
      </w:r>
      <w:proofErr w:type="spellStart"/>
      <w:r w:rsidRPr="00440FC0">
        <w:rPr>
          <w:sz w:val="23"/>
          <w:szCs w:val="23"/>
        </w:rPr>
        <w:t>yaitu</w:t>
      </w:r>
      <w:proofErr w:type="spellEnd"/>
      <w:r w:rsidRPr="00440FC0">
        <w:rPr>
          <w:sz w:val="23"/>
          <w:szCs w:val="23"/>
        </w:rPr>
        <w:t xml:space="preserve"> </w:t>
      </w:r>
      <w:proofErr w:type="spellStart"/>
      <w:r w:rsidRPr="00440FC0">
        <w:rPr>
          <w:sz w:val="23"/>
          <w:szCs w:val="23"/>
        </w:rPr>
        <w:t>mengembangkan</w:t>
      </w:r>
      <w:proofErr w:type="spellEnd"/>
      <w:r w:rsidRPr="00440FC0">
        <w:rPr>
          <w:sz w:val="23"/>
          <w:szCs w:val="23"/>
        </w:rPr>
        <w:t xml:space="preserve"> </w:t>
      </w:r>
      <w:proofErr w:type="spellStart"/>
      <w:r w:rsidRPr="00440FC0">
        <w:rPr>
          <w:sz w:val="23"/>
          <w:szCs w:val="23"/>
        </w:rPr>
        <w:t>fitur</w:t>
      </w:r>
      <w:proofErr w:type="spellEnd"/>
      <w:r w:rsidRPr="00440FC0">
        <w:rPr>
          <w:sz w:val="23"/>
          <w:szCs w:val="23"/>
        </w:rPr>
        <w:t xml:space="preserve"> </w:t>
      </w:r>
      <w:proofErr w:type="spellStart"/>
      <w:r w:rsidRPr="00440FC0">
        <w:rPr>
          <w:sz w:val="23"/>
          <w:szCs w:val="23"/>
        </w:rPr>
        <w:t>kenaikan</w:t>
      </w:r>
      <w:proofErr w:type="spellEnd"/>
      <w:r w:rsidRPr="00440FC0">
        <w:rPr>
          <w:sz w:val="23"/>
          <w:szCs w:val="23"/>
        </w:rPr>
        <w:t xml:space="preserve"> </w:t>
      </w:r>
      <w:proofErr w:type="spellStart"/>
      <w:r w:rsidRPr="00440FC0">
        <w:rPr>
          <w:sz w:val="23"/>
          <w:szCs w:val="23"/>
        </w:rPr>
        <w:t>pangkat</w:t>
      </w:r>
      <w:proofErr w:type="spellEnd"/>
      <w:r w:rsidRPr="00440FC0">
        <w:rPr>
          <w:sz w:val="23"/>
          <w:szCs w:val="23"/>
        </w:rPr>
        <w:t xml:space="preserve">, </w:t>
      </w:r>
      <w:proofErr w:type="spellStart"/>
      <w:r w:rsidRPr="00440FC0">
        <w:rPr>
          <w:sz w:val="23"/>
          <w:szCs w:val="23"/>
        </w:rPr>
        <w:t>kenaikan</w:t>
      </w:r>
      <w:proofErr w:type="spellEnd"/>
      <w:r w:rsidRPr="00440FC0">
        <w:rPr>
          <w:sz w:val="23"/>
          <w:szCs w:val="23"/>
        </w:rPr>
        <w:t xml:space="preserve"> </w:t>
      </w:r>
      <w:proofErr w:type="spellStart"/>
      <w:r w:rsidRPr="00440FC0">
        <w:rPr>
          <w:sz w:val="23"/>
          <w:szCs w:val="23"/>
        </w:rPr>
        <w:t>gaji</w:t>
      </w:r>
      <w:proofErr w:type="spellEnd"/>
      <w:r w:rsidRPr="00440FC0">
        <w:rPr>
          <w:sz w:val="23"/>
          <w:szCs w:val="23"/>
        </w:rPr>
        <w:t xml:space="preserve"> </w:t>
      </w:r>
      <w:proofErr w:type="spellStart"/>
      <w:r w:rsidRPr="00440FC0">
        <w:rPr>
          <w:sz w:val="23"/>
          <w:szCs w:val="23"/>
        </w:rPr>
        <w:t>berkala</w:t>
      </w:r>
      <w:proofErr w:type="spellEnd"/>
      <w:r w:rsidRPr="00440FC0">
        <w:rPr>
          <w:sz w:val="23"/>
          <w:szCs w:val="23"/>
        </w:rPr>
        <w:t xml:space="preserve"> </w:t>
      </w:r>
      <w:proofErr w:type="spellStart"/>
      <w:r w:rsidRPr="00440FC0">
        <w:rPr>
          <w:sz w:val="23"/>
          <w:szCs w:val="23"/>
        </w:rPr>
        <w:t>dan</w:t>
      </w:r>
      <w:proofErr w:type="spellEnd"/>
      <w:r w:rsidRPr="00440FC0">
        <w:rPr>
          <w:sz w:val="23"/>
          <w:szCs w:val="23"/>
        </w:rPr>
        <w:t xml:space="preserve"> </w:t>
      </w:r>
      <w:proofErr w:type="spellStart"/>
      <w:r w:rsidRPr="00440FC0">
        <w:rPr>
          <w:sz w:val="23"/>
          <w:szCs w:val="23"/>
        </w:rPr>
        <w:t>pensiun</w:t>
      </w:r>
      <w:proofErr w:type="spellEnd"/>
      <w:r w:rsidRPr="00440FC0">
        <w:rPr>
          <w:sz w:val="23"/>
          <w:szCs w:val="23"/>
        </w:rPr>
        <w:t xml:space="preserve"> </w:t>
      </w:r>
      <w:proofErr w:type="spellStart"/>
      <w:r w:rsidRPr="00440FC0">
        <w:rPr>
          <w:sz w:val="23"/>
          <w:szCs w:val="23"/>
        </w:rPr>
        <w:t>dari</w:t>
      </w:r>
      <w:proofErr w:type="spellEnd"/>
      <w:r w:rsidRPr="00440FC0">
        <w:rPr>
          <w:sz w:val="23"/>
          <w:szCs w:val="23"/>
        </w:rPr>
        <w:t xml:space="preserve"> </w:t>
      </w:r>
      <w:proofErr w:type="spellStart"/>
      <w:r w:rsidRPr="00440FC0">
        <w:rPr>
          <w:sz w:val="23"/>
          <w:szCs w:val="23"/>
        </w:rPr>
        <w:t>sistem</w:t>
      </w:r>
      <w:proofErr w:type="spellEnd"/>
      <w:r w:rsidRPr="00440FC0">
        <w:rPr>
          <w:sz w:val="23"/>
          <w:szCs w:val="23"/>
        </w:rPr>
        <w:t xml:space="preserve"> </w:t>
      </w:r>
      <w:proofErr w:type="spellStart"/>
      <w:r w:rsidRPr="00440FC0">
        <w:rPr>
          <w:sz w:val="23"/>
          <w:szCs w:val="23"/>
        </w:rPr>
        <w:t>informasi</w:t>
      </w:r>
      <w:proofErr w:type="spellEnd"/>
      <w:r w:rsidRPr="00440FC0">
        <w:rPr>
          <w:sz w:val="23"/>
          <w:szCs w:val="23"/>
        </w:rPr>
        <w:t xml:space="preserve"> </w:t>
      </w:r>
      <w:proofErr w:type="spellStart"/>
      <w:r w:rsidRPr="00440FC0">
        <w:rPr>
          <w:sz w:val="23"/>
          <w:szCs w:val="23"/>
        </w:rPr>
        <w:t>kepegawaian</w:t>
      </w:r>
      <w:proofErr w:type="spellEnd"/>
      <w:r w:rsidRPr="00440FC0">
        <w:rPr>
          <w:sz w:val="23"/>
          <w:szCs w:val="23"/>
        </w:rPr>
        <w:t xml:space="preserve">.  </w:t>
      </w:r>
      <w:proofErr w:type="spellStart"/>
      <w:r w:rsidRPr="00440FC0">
        <w:rPr>
          <w:sz w:val="23"/>
          <w:szCs w:val="23"/>
        </w:rPr>
        <w:t>Berdasrkan</w:t>
      </w:r>
      <w:proofErr w:type="spellEnd"/>
      <w:r w:rsidRPr="00440FC0">
        <w:rPr>
          <w:sz w:val="23"/>
          <w:szCs w:val="23"/>
        </w:rPr>
        <w:t xml:space="preserve"> </w:t>
      </w:r>
      <w:proofErr w:type="spellStart"/>
      <w:r w:rsidRPr="00440FC0">
        <w:rPr>
          <w:sz w:val="23"/>
          <w:szCs w:val="23"/>
        </w:rPr>
        <w:t>hasil</w:t>
      </w:r>
      <w:proofErr w:type="spellEnd"/>
      <w:r w:rsidRPr="00440FC0">
        <w:rPr>
          <w:sz w:val="23"/>
          <w:szCs w:val="23"/>
        </w:rPr>
        <w:t xml:space="preserve"> </w:t>
      </w:r>
      <w:proofErr w:type="spellStart"/>
      <w:r w:rsidRPr="00440FC0">
        <w:rPr>
          <w:sz w:val="23"/>
          <w:szCs w:val="23"/>
        </w:rPr>
        <w:t>pengujian</w:t>
      </w:r>
      <w:proofErr w:type="spellEnd"/>
      <w:r w:rsidRPr="00440FC0">
        <w:rPr>
          <w:sz w:val="23"/>
          <w:szCs w:val="23"/>
        </w:rPr>
        <w:t xml:space="preserve"> yang </w:t>
      </w:r>
      <w:proofErr w:type="spellStart"/>
      <w:r w:rsidRPr="00440FC0">
        <w:rPr>
          <w:sz w:val="23"/>
          <w:szCs w:val="23"/>
        </w:rPr>
        <w:t>dilakukan</w:t>
      </w:r>
      <w:proofErr w:type="spellEnd"/>
      <w:r w:rsidRPr="00440FC0">
        <w:rPr>
          <w:sz w:val="23"/>
          <w:szCs w:val="23"/>
        </w:rPr>
        <w:t xml:space="preserve"> </w:t>
      </w:r>
      <w:proofErr w:type="spellStart"/>
      <w:r w:rsidRPr="00440FC0">
        <w:rPr>
          <w:sz w:val="23"/>
          <w:szCs w:val="23"/>
        </w:rPr>
        <w:t>melalui</w:t>
      </w:r>
      <w:proofErr w:type="spellEnd"/>
      <w:r w:rsidRPr="00440FC0">
        <w:rPr>
          <w:sz w:val="23"/>
          <w:szCs w:val="23"/>
        </w:rPr>
        <w:t xml:space="preserve"> </w:t>
      </w:r>
      <w:proofErr w:type="spellStart"/>
      <w:r w:rsidRPr="00440FC0">
        <w:rPr>
          <w:sz w:val="23"/>
          <w:szCs w:val="23"/>
        </w:rPr>
        <w:t>metode</w:t>
      </w:r>
      <w:proofErr w:type="spellEnd"/>
      <w:r w:rsidRPr="00440FC0">
        <w:rPr>
          <w:sz w:val="23"/>
          <w:szCs w:val="23"/>
        </w:rPr>
        <w:t xml:space="preserve"> </w:t>
      </w:r>
      <w:proofErr w:type="spellStart"/>
      <w:r w:rsidRPr="00440FC0">
        <w:rPr>
          <w:sz w:val="23"/>
          <w:szCs w:val="23"/>
        </w:rPr>
        <w:t>wawancara</w:t>
      </w:r>
      <w:proofErr w:type="spellEnd"/>
      <w:r w:rsidRPr="00440FC0">
        <w:rPr>
          <w:sz w:val="23"/>
          <w:szCs w:val="23"/>
        </w:rPr>
        <w:t xml:space="preserve"> </w:t>
      </w:r>
      <w:proofErr w:type="spellStart"/>
      <w:r w:rsidRPr="00440FC0">
        <w:rPr>
          <w:sz w:val="23"/>
          <w:szCs w:val="23"/>
        </w:rPr>
        <w:t>langsung</w:t>
      </w:r>
      <w:proofErr w:type="spellEnd"/>
      <w:r w:rsidRPr="00440FC0">
        <w:rPr>
          <w:sz w:val="23"/>
          <w:szCs w:val="23"/>
        </w:rPr>
        <w:t xml:space="preserve"> </w:t>
      </w:r>
      <w:proofErr w:type="spellStart"/>
      <w:r w:rsidRPr="00440FC0">
        <w:rPr>
          <w:sz w:val="23"/>
          <w:szCs w:val="23"/>
        </w:rPr>
        <w:t>dengan</w:t>
      </w:r>
      <w:proofErr w:type="spellEnd"/>
      <w:r w:rsidRPr="00440FC0">
        <w:rPr>
          <w:sz w:val="23"/>
          <w:szCs w:val="23"/>
        </w:rPr>
        <w:t xml:space="preserve"> </w:t>
      </w:r>
      <w:proofErr w:type="spellStart"/>
      <w:r w:rsidRPr="00440FC0">
        <w:rPr>
          <w:sz w:val="23"/>
          <w:szCs w:val="23"/>
        </w:rPr>
        <w:t>Ijang</w:t>
      </w:r>
      <w:proofErr w:type="spellEnd"/>
      <w:r w:rsidRPr="00440FC0">
        <w:rPr>
          <w:sz w:val="23"/>
          <w:szCs w:val="23"/>
        </w:rPr>
        <w:t xml:space="preserve"> </w:t>
      </w:r>
      <w:proofErr w:type="spellStart"/>
      <w:r w:rsidRPr="00440FC0">
        <w:rPr>
          <w:sz w:val="23"/>
          <w:szCs w:val="23"/>
        </w:rPr>
        <w:t>Saprudin</w:t>
      </w:r>
      <w:proofErr w:type="spellEnd"/>
      <w:r w:rsidRPr="00440FC0">
        <w:rPr>
          <w:sz w:val="23"/>
          <w:szCs w:val="23"/>
        </w:rPr>
        <w:t xml:space="preserve">, </w:t>
      </w:r>
      <w:proofErr w:type="spellStart"/>
      <w:r w:rsidRPr="00440FC0">
        <w:rPr>
          <w:sz w:val="23"/>
          <w:szCs w:val="23"/>
        </w:rPr>
        <w:t>aplikasi</w:t>
      </w:r>
      <w:proofErr w:type="spellEnd"/>
      <w:r w:rsidRPr="00440FC0">
        <w:rPr>
          <w:sz w:val="23"/>
          <w:szCs w:val="23"/>
        </w:rPr>
        <w:t xml:space="preserve"> </w:t>
      </w:r>
      <w:proofErr w:type="spellStart"/>
      <w:r w:rsidRPr="00440FC0">
        <w:rPr>
          <w:sz w:val="23"/>
          <w:szCs w:val="23"/>
        </w:rPr>
        <w:t>dibuat</w:t>
      </w:r>
      <w:proofErr w:type="spellEnd"/>
      <w:r w:rsidRPr="00440FC0">
        <w:rPr>
          <w:sz w:val="23"/>
          <w:szCs w:val="23"/>
        </w:rPr>
        <w:t xml:space="preserve"> </w:t>
      </w:r>
      <w:proofErr w:type="spellStart"/>
      <w:r w:rsidRPr="00440FC0">
        <w:rPr>
          <w:sz w:val="23"/>
          <w:szCs w:val="23"/>
        </w:rPr>
        <w:t>atau</w:t>
      </w:r>
      <w:proofErr w:type="spellEnd"/>
      <w:r w:rsidRPr="00440FC0">
        <w:rPr>
          <w:sz w:val="23"/>
          <w:szCs w:val="23"/>
        </w:rPr>
        <w:t xml:space="preserve"> </w:t>
      </w:r>
      <w:proofErr w:type="spellStart"/>
      <w:r w:rsidRPr="00440FC0">
        <w:rPr>
          <w:sz w:val="23"/>
          <w:szCs w:val="23"/>
        </w:rPr>
        <w:t>dibangun</w:t>
      </w:r>
      <w:proofErr w:type="spellEnd"/>
      <w:r w:rsidRPr="00440FC0">
        <w:rPr>
          <w:sz w:val="23"/>
          <w:szCs w:val="23"/>
        </w:rPr>
        <w:t xml:space="preserve"> </w:t>
      </w:r>
      <w:proofErr w:type="spellStart"/>
      <w:r w:rsidRPr="00440FC0">
        <w:rPr>
          <w:sz w:val="23"/>
          <w:szCs w:val="23"/>
        </w:rPr>
        <w:t>dapat</w:t>
      </w:r>
      <w:proofErr w:type="spellEnd"/>
      <w:r w:rsidRPr="00440FC0">
        <w:rPr>
          <w:sz w:val="23"/>
          <w:szCs w:val="23"/>
        </w:rPr>
        <w:t xml:space="preserve"> </w:t>
      </w:r>
      <w:proofErr w:type="spellStart"/>
      <w:r w:rsidRPr="00440FC0">
        <w:rPr>
          <w:sz w:val="23"/>
          <w:szCs w:val="23"/>
        </w:rPr>
        <w:t>diterima</w:t>
      </w:r>
      <w:proofErr w:type="spellEnd"/>
      <w:r w:rsidRPr="00440FC0">
        <w:rPr>
          <w:sz w:val="23"/>
          <w:szCs w:val="23"/>
        </w:rPr>
        <w:t xml:space="preserve"> </w:t>
      </w:r>
      <w:proofErr w:type="spellStart"/>
      <w:r w:rsidRPr="00440FC0">
        <w:rPr>
          <w:sz w:val="23"/>
          <w:szCs w:val="23"/>
        </w:rPr>
        <w:t>dengan</w:t>
      </w:r>
      <w:proofErr w:type="spellEnd"/>
      <w:r w:rsidRPr="00440FC0">
        <w:rPr>
          <w:sz w:val="23"/>
          <w:szCs w:val="23"/>
        </w:rPr>
        <w:t xml:space="preserve"> </w:t>
      </w:r>
      <w:proofErr w:type="spellStart"/>
      <w:r w:rsidRPr="00440FC0">
        <w:rPr>
          <w:sz w:val="23"/>
          <w:szCs w:val="23"/>
        </w:rPr>
        <w:t>sangat</w:t>
      </w:r>
      <w:proofErr w:type="spellEnd"/>
      <w:r w:rsidRPr="00440FC0">
        <w:rPr>
          <w:sz w:val="23"/>
          <w:szCs w:val="23"/>
        </w:rPr>
        <w:t xml:space="preserve"> </w:t>
      </w:r>
      <w:proofErr w:type="spellStart"/>
      <w:r w:rsidRPr="00440FC0">
        <w:rPr>
          <w:sz w:val="23"/>
          <w:szCs w:val="23"/>
        </w:rPr>
        <w:t>baik</w:t>
      </w:r>
      <w:proofErr w:type="spellEnd"/>
      <w:r w:rsidRPr="00440FC0">
        <w:rPr>
          <w:sz w:val="23"/>
          <w:szCs w:val="23"/>
        </w:rPr>
        <w:t xml:space="preserve"> </w:t>
      </w:r>
      <w:proofErr w:type="spellStart"/>
      <w:r w:rsidRPr="00440FC0">
        <w:rPr>
          <w:sz w:val="23"/>
          <w:szCs w:val="23"/>
        </w:rPr>
        <w:t>dan</w:t>
      </w:r>
      <w:proofErr w:type="spellEnd"/>
      <w:r w:rsidRPr="00440FC0">
        <w:rPr>
          <w:sz w:val="23"/>
          <w:szCs w:val="23"/>
        </w:rPr>
        <w:t xml:space="preserve"> </w:t>
      </w:r>
      <w:proofErr w:type="spellStart"/>
      <w:r w:rsidRPr="00440FC0">
        <w:rPr>
          <w:sz w:val="23"/>
          <w:szCs w:val="23"/>
        </w:rPr>
        <w:t>sesuai</w:t>
      </w:r>
      <w:proofErr w:type="spellEnd"/>
      <w:r w:rsidRPr="00440FC0">
        <w:rPr>
          <w:sz w:val="23"/>
          <w:szCs w:val="23"/>
        </w:rPr>
        <w:t xml:space="preserve"> </w:t>
      </w:r>
      <w:proofErr w:type="spellStart"/>
      <w:r w:rsidRPr="00440FC0">
        <w:rPr>
          <w:sz w:val="23"/>
          <w:szCs w:val="23"/>
        </w:rPr>
        <w:t>dengan</w:t>
      </w:r>
      <w:proofErr w:type="spellEnd"/>
      <w:r w:rsidRPr="00440FC0">
        <w:rPr>
          <w:sz w:val="23"/>
          <w:szCs w:val="23"/>
        </w:rPr>
        <w:t xml:space="preserve"> </w:t>
      </w:r>
      <w:proofErr w:type="spellStart"/>
      <w:r w:rsidRPr="00440FC0">
        <w:rPr>
          <w:sz w:val="23"/>
          <w:szCs w:val="23"/>
        </w:rPr>
        <w:t>kebutuhan</w:t>
      </w:r>
      <w:proofErr w:type="spellEnd"/>
      <w:r w:rsidRPr="00440FC0">
        <w:rPr>
          <w:sz w:val="23"/>
          <w:szCs w:val="23"/>
        </w:rPr>
        <w:t xml:space="preserve"> </w:t>
      </w:r>
      <w:proofErr w:type="spellStart"/>
      <w:r w:rsidRPr="00440FC0">
        <w:rPr>
          <w:sz w:val="23"/>
          <w:szCs w:val="23"/>
        </w:rPr>
        <w:t>pengguna</w:t>
      </w:r>
      <w:proofErr w:type="spellEnd"/>
      <w:r w:rsidRPr="00440FC0">
        <w:rPr>
          <w:sz w:val="23"/>
          <w:szCs w:val="23"/>
        </w:rPr>
        <w:t xml:space="preserve">, </w:t>
      </w:r>
      <w:proofErr w:type="spellStart"/>
      <w:r w:rsidRPr="00440FC0">
        <w:rPr>
          <w:sz w:val="23"/>
          <w:szCs w:val="23"/>
        </w:rPr>
        <w:t>baik</w:t>
      </w:r>
      <w:proofErr w:type="spellEnd"/>
      <w:r w:rsidRPr="00440FC0">
        <w:rPr>
          <w:sz w:val="23"/>
          <w:szCs w:val="23"/>
        </w:rPr>
        <w:t xml:space="preserve"> </w:t>
      </w:r>
      <w:proofErr w:type="spellStart"/>
      <w:r w:rsidRPr="00440FC0">
        <w:rPr>
          <w:sz w:val="23"/>
          <w:szCs w:val="23"/>
        </w:rPr>
        <w:t>dari</w:t>
      </w:r>
      <w:proofErr w:type="spellEnd"/>
      <w:r w:rsidRPr="00440FC0">
        <w:rPr>
          <w:sz w:val="23"/>
          <w:szCs w:val="23"/>
        </w:rPr>
        <w:t xml:space="preserve"> </w:t>
      </w:r>
      <w:proofErr w:type="spellStart"/>
      <w:r w:rsidRPr="00440FC0">
        <w:rPr>
          <w:sz w:val="23"/>
          <w:szCs w:val="23"/>
        </w:rPr>
        <w:t>segi</w:t>
      </w:r>
      <w:proofErr w:type="spellEnd"/>
      <w:r w:rsidRPr="00440FC0">
        <w:rPr>
          <w:sz w:val="23"/>
          <w:szCs w:val="23"/>
        </w:rPr>
        <w:t xml:space="preserve"> </w:t>
      </w:r>
      <w:proofErr w:type="spellStart"/>
      <w:r w:rsidRPr="00440FC0">
        <w:rPr>
          <w:sz w:val="23"/>
          <w:szCs w:val="23"/>
        </w:rPr>
        <w:t>tampilan</w:t>
      </w:r>
      <w:proofErr w:type="spellEnd"/>
      <w:r w:rsidRPr="00440FC0">
        <w:rPr>
          <w:sz w:val="23"/>
          <w:szCs w:val="23"/>
        </w:rPr>
        <w:t xml:space="preserve"> </w:t>
      </w:r>
      <w:proofErr w:type="spellStart"/>
      <w:r w:rsidRPr="00440FC0">
        <w:rPr>
          <w:sz w:val="23"/>
          <w:szCs w:val="23"/>
        </w:rPr>
        <w:t>dan</w:t>
      </w:r>
      <w:proofErr w:type="spellEnd"/>
      <w:r w:rsidRPr="00440FC0">
        <w:rPr>
          <w:sz w:val="23"/>
          <w:szCs w:val="23"/>
        </w:rPr>
        <w:t xml:space="preserve"> </w:t>
      </w:r>
      <w:proofErr w:type="spellStart"/>
      <w:r w:rsidRPr="00440FC0">
        <w:rPr>
          <w:sz w:val="23"/>
          <w:szCs w:val="23"/>
        </w:rPr>
        <w:t>kenyamanan</w:t>
      </w:r>
      <w:proofErr w:type="spellEnd"/>
      <w:r w:rsidRPr="00440FC0">
        <w:rPr>
          <w:sz w:val="23"/>
          <w:szCs w:val="23"/>
        </w:rPr>
        <w:t xml:space="preserve"> </w:t>
      </w:r>
      <w:proofErr w:type="spellStart"/>
      <w:r w:rsidRPr="00440FC0">
        <w:rPr>
          <w:sz w:val="23"/>
          <w:szCs w:val="23"/>
        </w:rPr>
        <w:t>saat</w:t>
      </w:r>
      <w:proofErr w:type="spellEnd"/>
      <w:r w:rsidRPr="00440FC0">
        <w:rPr>
          <w:sz w:val="23"/>
          <w:szCs w:val="23"/>
        </w:rPr>
        <w:t xml:space="preserve"> </w:t>
      </w:r>
      <w:proofErr w:type="spellStart"/>
      <w:r w:rsidRPr="00440FC0">
        <w:rPr>
          <w:sz w:val="23"/>
          <w:szCs w:val="23"/>
        </w:rPr>
        <w:t>menggunakan</w:t>
      </w:r>
      <w:proofErr w:type="spellEnd"/>
      <w:r w:rsidRPr="00440FC0">
        <w:rPr>
          <w:sz w:val="23"/>
          <w:szCs w:val="23"/>
        </w:rPr>
        <w:t xml:space="preserve"> </w:t>
      </w:r>
      <w:proofErr w:type="spellStart"/>
      <w:r w:rsidRPr="00440FC0">
        <w:rPr>
          <w:sz w:val="23"/>
          <w:szCs w:val="23"/>
        </w:rPr>
        <w:t>aplikasi</w:t>
      </w:r>
      <w:proofErr w:type="spellEnd"/>
      <w:r w:rsidRPr="00440FC0">
        <w:rPr>
          <w:sz w:val="23"/>
          <w:szCs w:val="23"/>
        </w:rPr>
        <w:t>.</w:t>
      </w:r>
    </w:p>
    <w:p w:rsidR="00B772D7" w:rsidRPr="00440FC0" w:rsidRDefault="00B772D7" w:rsidP="00B772D7">
      <w:pPr>
        <w:pStyle w:val="Default"/>
        <w:numPr>
          <w:ilvl w:val="3"/>
          <w:numId w:val="6"/>
        </w:numPr>
        <w:spacing w:line="360" w:lineRule="auto"/>
        <w:ind w:left="851" w:hanging="284"/>
        <w:jc w:val="both"/>
      </w:pPr>
      <w:proofErr w:type="spellStart"/>
      <w:r w:rsidRPr="00440FC0">
        <w:rPr>
          <w:shd w:val="clear" w:color="auto" w:fill="FFFFFF"/>
          <w:lang w:val="en-ID"/>
        </w:rPr>
        <w:t>Rancang</w:t>
      </w:r>
      <w:proofErr w:type="spellEnd"/>
      <w:r w:rsidRPr="00440FC0">
        <w:rPr>
          <w:shd w:val="clear" w:color="auto" w:fill="FFFFFF"/>
          <w:lang w:val="en-ID"/>
        </w:rPr>
        <w:t xml:space="preserve"> </w:t>
      </w:r>
      <w:proofErr w:type="spellStart"/>
      <w:r w:rsidRPr="00440FC0">
        <w:rPr>
          <w:shd w:val="clear" w:color="auto" w:fill="FFFFFF"/>
          <w:lang w:val="en-ID"/>
        </w:rPr>
        <w:t>Bangun</w:t>
      </w:r>
      <w:proofErr w:type="spellEnd"/>
      <w:r w:rsidRPr="00440FC0">
        <w:rPr>
          <w:shd w:val="clear" w:color="auto" w:fill="FFFFFF"/>
          <w:lang w:val="en-ID"/>
        </w:rPr>
        <w:t xml:space="preserve"> </w:t>
      </w:r>
      <w:proofErr w:type="spellStart"/>
      <w:r w:rsidRPr="00440FC0">
        <w:rPr>
          <w:shd w:val="clear" w:color="auto" w:fill="FFFFFF"/>
          <w:lang w:val="en-ID"/>
        </w:rPr>
        <w:t>Sistem</w:t>
      </w:r>
      <w:proofErr w:type="spellEnd"/>
      <w:r w:rsidRPr="00440FC0">
        <w:rPr>
          <w:shd w:val="clear" w:color="auto" w:fill="FFFFFF"/>
          <w:lang w:val="en-ID"/>
        </w:rPr>
        <w:t xml:space="preserve"> </w:t>
      </w:r>
      <w:proofErr w:type="spellStart"/>
      <w:r w:rsidRPr="00440FC0">
        <w:rPr>
          <w:shd w:val="clear" w:color="auto" w:fill="FFFFFF"/>
          <w:lang w:val="en-ID"/>
        </w:rPr>
        <w:t>Informasi</w:t>
      </w:r>
      <w:proofErr w:type="spellEnd"/>
      <w:r w:rsidRPr="00440FC0">
        <w:rPr>
          <w:shd w:val="clear" w:color="auto" w:fill="FFFFFF"/>
          <w:lang w:val="en-ID"/>
        </w:rPr>
        <w:t xml:space="preserve"> </w:t>
      </w:r>
      <w:proofErr w:type="spellStart"/>
      <w:r w:rsidRPr="00440FC0">
        <w:rPr>
          <w:shd w:val="clear" w:color="auto" w:fill="FFFFFF"/>
          <w:lang w:val="en-ID"/>
        </w:rPr>
        <w:t>Kepegawaian</w:t>
      </w:r>
      <w:proofErr w:type="spellEnd"/>
      <w:r w:rsidRPr="00440FC0">
        <w:rPr>
          <w:shd w:val="clear" w:color="auto" w:fill="FFFFFF"/>
          <w:lang w:val="en-ID"/>
        </w:rPr>
        <w:t xml:space="preserve"> (</w:t>
      </w:r>
      <w:proofErr w:type="spellStart"/>
      <w:r w:rsidRPr="00440FC0">
        <w:rPr>
          <w:shd w:val="clear" w:color="auto" w:fill="FFFFFF"/>
          <w:lang w:val="en-ID"/>
        </w:rPr>
        <w:t>Studi</w:t>
      </w:r>
      <w:proofErr w:type="spellEnd"/>
      <w:r w:rsidRPr="00440FC0">
        <w:rPr>
          <w:shd w:val="clear" w:color="auto" w:fill="FFFFFF"/>
          <w:lang w:val="en-ID"/>
        </w:rPr>
        <w:t xml:space="preserve"> </w:t>
      </w:r>
      <w:proofErr w:type="spellStart"/>
      <w:proofErr w:type="gramStart"/>
      <w:r w:rsidRPr="00440FC0">
        <w:rPr>
          <w:shd w:val="clear" w:color="auto" w:fill="FFFFFF"/>
          <w:lang w:val="en-ID"/>
        </w:rPr>
        <w:t>Kasus</w:t>
      </w:r>
      <w:proofErr w:type="spellEnd"/>
      <w:r w:rsidRPr="00440FC0">
        <w:rPr>
          <w:shd w:val="clear" w:color="auto" w:fill="FFFFFF"/>
          <w:lang w:val="en-ID"/>
        </w:rPr>
        <w:t xml:space="preserve"> :</w:t>
      </w:r>
      <w:proofErr w:type="gramEnd"/>
      <w:r w:rsidRPr="00440FC0">
        <w:rPr>
          <w:shd w:val="clear" w:color="auto" w:fill="FFFFFF"/>
          <w:lang w:val="en-ID"/>
        </w:rPr>
        <w:t xml:space="preserve"> PT </w:t>
      </w:r>
      <w:proofErr w:type="spellStart"/>
      <w:r w:rsidRPr="00440FC0">
        <w:rPr>
          <w:shd w:val="clear" w:color="auto" w:fill="FFFFFF"/>
          <w:lang w:val="en-ID"/>
        </w:rPr>
        <w:t>Dekatama</w:t>
      </w:r>
      <w:proofErr w:type="spellEnd"/>
      <w:r w:rsidRPr="00440FC0">
        <w:rPr>
          <w:shd w:val="clear" w:color="auto" w:fill="FFFFFF"/>
          <w:lang w:val="en-ID"/>
        </w:rPr>
        <w:t xml:space="preserve"> Citra)</w:t>
      </w:r>
      <w:r w:rsidRPr="00440FC0">
        <w:t xml:space="preserve"> </w:t>
      </w:r>
      <w:r w:rsidRPr="00440FC0">
        <w:rPr>
          <w:shd w:val="clear" w:color="auto" w:fill="FFFFFF"/>
        </w:rPr>
        <w:t>(</w:t>
      </w:r>
      <w:r w:rsidRPr="00440FC0">
        <w:rPr>
          <w:shd w:val="clear" w:color="auto" w:fill="FFFFFF"/>
          <w:lang w:val="en-ID"/>
        </w:rPr>
        <w:t xml:space="preserve">Julian Chandra </w:t>
      </w:r>
      <w:proofErr w:type="spellStart"/>
      <w:r w:rsidRPr="00440FC0">
        <w:rPr>
          <w:shd w:val="clear" w:color="auto" w:fill="FFFFFF"/>
          <w:lang w:val="en-ID"/>
        </w:rPr>
        <w:t>Wibawa</w:t>
      </w:r>
      <w:proofErr w:type="spellEnd"/>
      <w:r w:rsidRPr="00440FC0">
        <w:rPr>
          <w:shd w:val="clear" w:color="auto" w:fill="FFFFFF"/>
          <w:lang w:val="en-ID"/>
        </w:rPr>
        <w:t xml:space="preserve"> &amp; Fanny </w:t>
      </w:r>
      <w:proofErr w:type="spellStart"/>
      <w:r w:rsidRPr="00440FC0">
        <w:rPr>
          <w:shd w:val="clear" w:color="auto" w:fill="FFFFFF"/>
          <w:lang w:val="en-ID"/>
        </w:rPr>
        <w:t>Julianto</w:t>
      </w:r>
      <w:proofErr w:type="spellEnd"/>
      <w:r w:rsidRPr="00440FC0">
        <w:rPr>
          <w:shd w:val="clear" w:color="auto" w:fill="FFFFFF"/>
        </w:rPr>
        <w:t xml:space="preserve">, 2016) : </w:t>
      </w:r>
      <w:proofErr w:type="spellStart"/>
      <w:r w:rsidRPr="00440FC0">
        <w:t>Setelah</w:t>
      </w:r>
      <w:proofErr w:type="spellEnd"/>
      <w:r w:rsidRPr="00440FC0">
        <w:t xml:space="preserve"> </w:t>
      </w:r>
      <w:proofErr w:type="spellStart"/>
      <w:r w:rsidRPr="00440FC0">
        <w:t>melakukan</w:t>
      </w:r>
      <w:proofErr w:type="spellEnd"/>
      <w:r w:rsidRPr="00440FC0">
        <w:t xml:space="preserve"> </w:t>
      </w:r>
      <w:proofErr w:type="spellStart"/>
      <w:r w:rsidRPr="00440FC0">
        <w:t>analisa</w:t>
      </w:r>
      <w:proofErr w:type="spellEnd"/>
      <w:r w:rsidRPr="00440FC0">
        <w:t xml:space="preserve"> proses yang </w:t>
      </w:r>
      <w:proofErr w:type="spellStart"/>
      <w:r w:rsidRPr="00440FC0">
        <w:t>berjalan</w:t>
      </w:r>
      <w:proofErr w:type="spellEnd"/>
      <w:r w:rsidRPr="00440FC0">
        <w:t xml:space="preserve">, </w:t>
      </w:r>
      <w:proofErr w:type="spellStart"/>
      <w:r w:rsidRPr="00440FC0">
        <w:t>perancangan</w:t>
      </w:r>
      <w:proofErr w:type="spellEnd"/>
      <w:r w:rsidRPr="00440FC0">
        <w:t xml:space="preserve"> </w:t>
      </w:r>
      <w:proofErr w:type="spellStart"/>
      <w:r w:rsidRPr="00440FC0">
        <w:t>sistem</w:t>
      </w:r>
      <w:proofErr w:type="spellEnd"/>
      <w:r w:rsidRPr="00440FC0">
        <w:t xml:space="preserve"> yang </w:t>
      </w:r>
      <w:proofErr w:type="spellStart"/>
      <w:r w:rsidRPr="00440FC0">
        <w:t>dikembangkan</w:t>
      </w:r>
      <w:proofErr w:type="spellEnd"/>
      <w:r w:rsidRPr="00440FC0">
        <w:t xml:space="preserve"> </w:t>
      </w:r>
      <w:proofErr w:type="spellStart"/>
      <w:r w:rsidRPr="00440FC0">
        <w:t>sampai</w:t>
      </w:r>
      <w:proofErr w:type="spellEnd"/>
      <w:r w:rsidRPr="00440FC0">
        <w:t xml:space="preserve"> </w:t>
      </w:r>
      <w:proofErr w:type="spellStart"/>
      <w:r w:rsidRPr="00440FC0">
        <w:t>ke</w:t>
      </w:r>
      <w:proofErr w:type="spellEnd"/>
      <w:r w:rsidRPr="00440FC0">
        <w:t xml:space="preserve"> </w:t>
      </w:r>
      <w:proofErr w:type="spellStart"/>
      <w:r w:rsidRPr="00440FC0">
        <w:t>tahapan</w:t>
      </w:r>
      <w:proofErr w:type="spellEnd"/>
      <w:r w:rsidRPr="00440FC0">
        <w:t xml:space="preserve"> </w:t>
      </w:r>
      <w:proofErr w:type="spellStart"/>
      <w:r w:rsidRPr="00440FC0">
        <w:t>pengujian</w:t>
      </w:r>
      <w:proofErr w:type="spellEnd"/>
      <w:r w:rsidRPr="00440FC0">
        <w:t xml:space="preserve"> </w:t>
      </w:r>
      <w:proofErr w:type="spellStart"/>
      <w:r w:rsidRPr="00440FC0">
        <w:t>terhadap</w:t>
      </w:r>
      <w:proofErr w:type="spellEnd"/>
      <w:r w:rsidRPr="00440FC0">
        <w:t xml:space="preserve"> </w:t>
      </w:r>
      <w:proofErr w:type="spellStart"/>
      <w:r w:rsidRPr="00440FC0">
        <w:t>sistem</w:t>
      </w:r>
      <w:proofErr w:type="spellEnd"/>
      <w:r w:rsidRPr="00440FC0">
        <w:t xml:space="preserve"> </w:t>
      </w:r>
      <w:proofErr w:type="spellStart"/>
      <w:r w:rsidRPr="00440FC0">
        <w:t>aplikasi</w:t>
      </w:r>
      <w:proofErr w:type="spellEnd"/>
      <w:r w:rsidRPr="00440FC0">
        <w:t xml:space="preserve"> </w:t>
      </w:r>
      <w:proofErr w:type="spellStart"/>
      <w:r w:rsidRPr="00440FC0">
        <w:t>ini</w:t>
      </w:r>
      <w:proofErr w:type="spellEnd"/>
      <w:r w:rsidRPr="00440FC0">
        <w:t xml:space="preserve">, </w:t>
      </w:r>
      <w:proofErr w:type="spellStart"/>
      <w:r w:rsidRPr="00440FC0">
        <w:t>maka</w:t>
      </w:r>
      <w:proofErr w:type="spellEnd"/>
      <w:r w:rsidRPr="00440FC0">
        <w:t xml:space="preserve"> </w:t>
      </w:r>
      <w:proofErr w:type="spellStart"/>
      <w:r w:rsidRPr="00440FC0">
        <w:t>dapat</w:t>
      </w:r>
      <w:proofErr w:type="spellEnd"/>
      <w:r w:rsidRPr="00440FC0">
        <w:t xml:space="preserve"> </w:t>
      </w:r>
      <w:proofErr w:type="spellStart"/>
      <w:r w:rsidRPr="00440FC0">
        <w:t>ditarik</w:t>
      </w:r>
      <w:proofErr w:type="spellEnd"/>
      <w:r w:rsidRPr="00440FC0">
        <w:t xml:space="preserve"> </w:t>
      </w:r>
      <w:proofErr w:type="spellStart"/>
      <w:r w:rsidRPr="00440FC0">
        <w:t>kesimpulan</w:t>
      </w:r>
      <w:proofErr w:type="spellEnd"/>
      <w:r w:rsidRPr="00440FC0">
        <w:t xml:space="preserve"> </w:t>
      </w:r>
      <w:proofErr w:type="spellStart"/>
      <w:r w:rsidRPr="00440FC0">
        <w:t>bahwa</w:t>
      </w:r>
      <w:proofErr w:type="spellEnd"/>
      <w:r w:rsidRPr="00440FC0">
        <w:t xml:space="preserve">: </w:t>
      </w:r>
    </w:p>
    <w:p w:rsidR="00B772D7" w:rsidRPr="00440FC0" w:rsidRDefault="00B772D7" w:rsidP="00B772D7">
      <w:pPr>
        <w:pStyle w:val="Default"/>
        <w:spacing w:after="19" w:line="360" w:lineRule="auto"/>
        <w:ind w:left="1134" w:hanging="284"/>
        <w:jc w:val="both"/>
      </w:pPr>
      <w:r w:rsidRPr="00440FC0">
        <w:t xml:space="preserve">1. </w:t>
      </w:r>
      <w:proofErr w:type="spellStart"/>
      <w:r w:rsidRPr="00440FC0">
        <w:t>Dengan</w:t>
      </w:r>
      <w:proofErr w:type="spellEnd"/>
      <w:r w:rsidRPr="00440FC0">
        <w:t xml:space="preserve"> </w:t>
      </w:r>
      <w:proofErr w:type="spellStart"/>
      <w:r w:rsidRPr="00440FC0">
        <w:t>diimplementasikannya</w:t>
      </w:r>
      <w:proofErr w:type="spellEnd"/>
      <w:r w:rsidRPr="00440FC0">
        <w:t xml:space="preserve"> </w:t>
      </w:r>
      <w:proofErr w:type="spellStart"/>
      <w:r w:rsidRPr="00440FC0">
        <w:t>sistem</w:t>
      </w:r>
      <w:proofErr w:type="spellEnd"/>
      <w:r w:rsidRPr="00440FC0">
        <w:t xml:space="preserve"> </w:t>
      </w:r>
      <w:proofErr w:type="spellStart"/>
      <w:r w:rsidRPr="00440FC0">
        <w:t>ini</w:t>
      </w:r>
      <w:proofErr w:type="spellEnd"/>
      <w:r w:rsidRPr="00440FC0">
        <w:t xml:space="preserve"> </w:t>
      </w:r>
      <w:proofErr w:type="spellStart"/>
      <w:r w:rsidRPr="00440FC0">
        <w:t>dapat</w:t>
      </w:r>
      <w:proofErr w:type="spellEnd"/>
      <w:r w:rsidRPr="00440FC0">
        <w:t xml:space="preserve"> </w:t>
      </w:r>
      <w:proofErr w:type="spellStart"/>
      <w:r w:rsidRPr="00440FC0">
        <w:t>memudahkan</w:t>
      </w:r>
      <w:proofErr w:type="spellEnd"/>
      <w:r w:rsidRPr="00440FC0">
        <w:t xml:space="preserve"> </w:t>
      </w:r>
      <w:proofErr w:type="spellStart"/>
      <w:r w:rsidRPr="00440FC0">
        <w:t>Departemen</w:t>
      </w:r>
      <w:proofErr w:type="spellEnd"/>
      <w:r w:rsidRPr="00440FC0">
        <w:t xml:space="preserve"> HRD </w:t>
      </w:r>
      <w:proofErr w:type="spellStart"/>
      <w:r w:rsidRPr="00440FC0">
        <w:t>dalam</w:t>
      </w:r>
      <w:proofErr w:type="spellEnd"/>
      <w:r w:rsidRPr="00440FC0">
        <w:t xml:space="preserve"> </w:t>
      </w:r>
      <w:proofErr w:type="spellStart"/>
      <w:r w:rsidRPr="00440FC0">
        <w:t>melakukan</w:t>
      </w:r>
      <w:proofErr w:type="spellEnd"/>
      <w:r w:rsidRPr="00440FC0">
        <w:t xml:space="preserve"> </w:t>
      </w:r>
      <w:proofErr w:type="spellStart"/>
      <w:r w:rsidRPr="00440FC0">
        <w:t>pengolahan</w:t>
      </w:r>
      <w:proofErr w:type="spellEnd"/>
      <w:r w:rsidRPr="00440FC0">
        <w:t xml:space="preserve"> data </w:t>
      </w:r>
      <w:proofErr w:type="spellStart"/>
      <w:r w:rsidRPr="00440FC0">
        <w:t>penggajian</w:t>
      </w:r>
      <w:proofErr w:type="spellEnd"/>
      <w:r w:rsidRPr="00440FC0">
        <w:t xml:space="preserve"> </w:t>
      </w:r>
      <w:proofErr w:type="spellStart"/>
      <w:r w:rsidRPr="00440FC0">
        <w:t>dan</w:t>
      </w:r>
      <w:proofErr w:type="spellEnd"/>
      <w:r w:rsidRPr="00440FC0">
        <w:t xml:space="preserve"> </w:t>
      </w:r>
      <w:proofErr w:type="spellStart"/>
      <w:r w:rsidRPr="00440FC0">
        <w:t>informasi</w:t>
      </w:r>
      <w:proofErr w:type="spellEnd"/>
      <w:r w:rsidRPr="00440FC0">
        <w:t xml:space="preserve"> yang </w:t>
      </w:r>
      <w:proofErr w:type="spellStart"/>
      <w:r w:rsidRPr="00440FC0">
        <w:t>dihasilkan</w:t>
      </w:r>
      <w:proofErr w:type="spellEnd"/>
      <w:r w:rsidRPr="00440FC0">
        <w:t xml:space="preserve"> </w:t>
      </w:r>
      <w:proofErr w:type="spellStart"/>
      <w:r w:rsidRPr="00440FC0">
        <w:t>dapat</w:t>
      </w:r>
      <w:proofErr w:type="spellEnd"/>
      <w:r w:rsidRPr="00440FC0">
        <w:t xml:space="preserve"> </w:t>
      </w:r>
      <w:proofErr w:type="spellStart"/>
      <w:r w:rsidRPr="00440FC0">
        <w:t>lebih</w:t>
      </w:r>
      <w:proofErr w:type="spellEnd"/>
      <w:r w:rsidRPr="00440FC0">
        <w:t xml:space="preserve"> </w:t>
      </w:r>
      <w:proofErr w:type="spellStart"/>
      <w:r w:rsidRPr="00440FC0">
        <w:t>cepat</w:t>
      </w:r>
      <w:proofErr w:type="spellEnd"/>
      <w:r w:rsidRPr="00440FC0">
        <w:t xml:space="preserve"> </w:t>
      </w:r>
      <w:proofErr w:type="spellStart"/>
      <w:r w:rsidRPr="00440FC0">
        <w:t>dan</w:t>
      </w:r>
      <w:proofErr w:type="spellEnd"/>
      <w:r w:rsidRPr="00440FC0">
        <w:t xml:space="preserve"> </w:t>
      </w:r>
      <w:proofErr w:type="spellStart"/>
      <w:r w:rsidRPr="00440FC0">
        <w:t>akurat</w:t>
      </w:r>
      <w:proofErr w:type="spellEnd"/>
      <w:r w:rsidRPr="00440FC0">
        <w:t xml:space="preserve">. </w:t>
      </w:r>
    </w:p>
    <w:p w:rsidR="00B772D7" w:rsidRPr="00440FC0" w:rsidRDefault="00B772D7" w:rsidP="00B772D7">
      <w:pPr>
        <w:pStyle w:val="Default"/>
        <w:spacing w:after="19" w:line="360" w:lineRule="auto"/>
        <w:ind w:left="1134" w:hanging="283"/>
        <w:jc w:val="both"/>
      </w:pPr>
      <w:r w:rsidRPr="00440FC0">
        <w:t xml:space="preserve">2. </w:t>
      </w:r>
      <w:proofErr w:type="spellStart"/>
      <w:r w:rsidRPr="00440FC0">
        <w:t>Dengan</w:t>
      </w:r>
      <w:proofErr w:type="spellEnd"/>
      <w:r w:rsidRPr="00440FC0">
        <w:t xml:space="preserve"> </w:t>
      </w:r>
      <w:proofErr w:type="spellStart"/>
      <w:r w:rsidRPr="00440FC0">
        <w:t>adanya</w:t>
      </w:r>
      <w:proofErr w:type="spellEnd"/>
      <w:r w:rsidRPr="00440FC0">
        <w:t xml:space="preserve"> </w:t>
      </w:r>
      <w:proofErr w:type="spellStart"/>
      <w:r w:rsidRPr="00440FC0">
        <w:t>sistem</w:t>
      </w:r>
      <w:proofErr w:type="spellEnd"/>
      <w:r w:rsidRPr="00440FC0">
        <w:t xml:space="preserve"> </w:t>
      </w:r>
      <w:proofErr w:type="spellStart"/>
      <w:r w:rsidRPr="00440FC0">
        <w:t>ini</w:t>
      </w:r>
      <w:proofErr w:type="spellEnd"/>
      <w:r w:rsidRPr="00440FC0">
        <w:t xml:space="preserve"> proses </w:t>
      </w:r>
      <w:proofErr w:type="spellStart"/>
      <w:r w:rsidRPr="00440FC0">
        <w:t>perhitungan</w:t>
      </w:r>
      <w:proofErr w:type="spellEnd"/>
      <w:r w:rsidRPr="00440FC0">
        <w:t xml:space="preserve"> </w:t>
      </w:r>
      <w:proofErr w:type="spellStart"/>
      <w:r w:rsidRPr="00440FC0">
        <w:t>penggajian</w:t>
      </w:r>
      <w:proofErr w:type="spellEnd"/>
      <w:r w:rsidRPr="00440FC0">
        <w:t xml:space="preserve"> </w:t>
      </w:r>
      <w:proofErr w:type="spellStart"/>
      <w:r w:rsidRPr="00440FC0">
        <w:t>akan</w:t>
      </w:r>
      <w:proofErr w:type="spellEnd"/>
      <w:r w:rsidRPr="00440FC0">
        <w:t xml:space="preserve"> </w:t>
      </w:r>
      <w:proofErr w:type="spellStart"/>
      <w:r w:rsidRPr="00440FC0">
        <w:t>secara</w:t>
      </w:r>
      <w:proofErr w:type="spellEnd"/>
      <w:r w:rsidRPr="00440FC0">
        <w:t xml:space="preserve"> </w:t>
      </w:r>
      <w:proofErr w:type="spellStart"/>
      <w:r w:rsidRPr="00440FC0">
        <w:t>otomatis</w:t>
      </w:r>
      <w:proofErr w:type="spellEnd"/>
      <w:r w:rsidRPr="00440FC0">
        <w:t xml:space="preserve">. </w:t>
      </w:r>
      <w:proofErr w:type="spellStart"/>
      <w:r w:rsidRPr="00440FC0">
        <w:t>Akses</w:t>
      </w:r>
      <w:proofErr w:type="spellEnd"/>
      <w:r w:rsidRPr="00440FC0">
        <w:t xml:space="preserve"> data </w:t>
      </w:r>
      <w:proofErr w:type="spellStart"/>
      <w:r w:rsidRPr="00440FC0">
        <w:t>pegawai</w:t>
      </w:r>
      <w:proofErr w:type="spellEnd"/>
      <w:r w:rsidRPr="00440FC0">
        <w:t xml:space="preserve"> </w:t>
      </w:r>
      <w:proofErr w:type="spellStart"/>
      <w:r w:rsidRPr="00440FC0">
        <w:t>dan</w:t>
      </w:r>
      <w:proofErr w:type="spellEnd"/>
      <w:r w:rsidRPr="00440FC0">
        <w:t xml:space="preserve"> </w:t>
      </w:r>
      <w:proofErr w:type="spellStart"/>
      <w:r w:rsidRPr="00440FC0">
        <w:t>informasi</w:t>
      </w:r>
      <w:proofErr w:type="spellEnd"/>
      <w:r w:rsidRPr="00440FC0">
        <w:t xml:space="preserve"> yang </w:t>
      </w:r>
      <w:proofErr w:type="spellStart"/>
      <w:r w:rsidRPr="00440FC0">
        <w:t>dihasilkan</w:t>
      </w:r>
      <w:proofErr w:type="spellEnd"/>
      <w:r w:rsidRPr="00440FC0">
        <w:t xml:space="preserve"> </w:t>
      </w:r>
      <w:proofErr w:type="spellStart"/>
      <w:r w:rsidRPr="00440FC0">
        <w:t>akan</w:t>
      </w:r>
      <w:proofErr w:type="spellEnd"/>
      <w:r w:rsidRPr="00440FC0">
        <w:t xml:space="preserve"> </w:t>
      </w:r>
      <w:proofErr w:type="spellStart"/>
      <w:r w:rsidRPr="00440FC0">
        <w:t>jauh</w:t>
      </w:r>
      <w:proofErr w:type="spellEnd"/>
      <w:r w:rsidRPr="00440FC0">
        <w:t xml:space="preserve"> </w:t>
      </w:r>
      <w:proofErr w:type="spellStart"/>
      <w:r w:rsidRPr="00440FC0">
        <w:t>lebih</w:t>
      </w:r>
      <w:proofErr w:type="spellEnd"/>
      <w:r w:rsidRPr="00440FC0">
        <w:t xml:space="preserve"> </w:t>
      </w:r>
      <w:proofErr w:type="spellStart"/>
      <w:r w:rsidRPr="00440FC0">
        <w:t>cepat</w:t>
      </w:r>
      <w:proofErr w:type="spellEnd"/>
      <w:r w:rsidRPr="00440FC0">
        <w:t xml:space="preserve">. </w:t>
      </w:r>
    </w:p>
    <w:p w:rsidR="00B772D7" w:rsidRPr="00440FC0" w:rsidRDefault="00B772D7" w:rsidP="00B772D7">
      <w:pPr>
        <w:pStyle w:val="Default"/>
        <w:spacing w:line="360" w:lineRule="auto"/>
        <w:ind w:left="1134" w:hanging="284"/>
        <w:jc w:val="both"/>
      </w:pPr>
      <w:r w:rsidRPr="00440FC0">
        <w:t xml:space="preserve">3. </w:t>
      </w:r>
      <w:proofErr w:type="spellStart"/>
      <w:r w:rsidRPr="00440FC0">
        <w:t>Dengan</w:t>
      </w:r>
      <w:proofErr w:type="spellEnd"/>
      <w:r w:rsidRPr="00440FC0">
        <w:t xml:space="preserve"> </w:t>
      </w:r>
      <w:proofErr w:type="spellStart"/>
      <w:r w:rsidRPr="00440FC0">
        <w:t>menggunakan</w:t>
      </w:r>
      <w:proofErr w:type="spellEnd"/>
      <w:r w:rsidRPr="00440FC0">
        <w:t xml:space="preserve"> </w:t>
      </w:r>
      <w:proofErr w:type="spellStart"/>
      <w:r w:rsidRPr="00440FC0">
        <w:t>sistem</w:t>
      </w:r>
      <w:proofErr w:type="spellEnd"/>
      <w:r w:rsidRPr="00440FC0">
        <w:t xml:space="preserve"> database </w:t>
      </w:r>
      <w:proofErr w:type="spellStart"/>
      <w:r w:rsidRPr="00440FC0">
        <w:t>terpusat</w:t>
      </w:r>
      <w:proofErr w:type="spellEnd"/>
      <w:r w:rsidRPr="00440FC0">
        <w:t xml:space="preserve">, </w:t>
      </w:r>
      <w:proofErr w:type="spellStart"/>
      <w:r w:rsidRPr="00440FC0">
        <w:t>keamanan</w:t>
      </w:r>
      <w:proofErr w:type="spellEnd"/>
      <w:r w:rsidRPr="00440FC0">
        <w:t xml:space="preserve"> </w:t>
      </w:r>
      <w:proofErr w:type="spellStart"/>
      <w:r w:rsidRPr="00440FC0">
        <w:t>dan</w:t>
      </w:r>
      <w:proofErr w:type="spellEnd"/>
      <w:r w:rsidRPr="00440FC0">
        <w:t xml:space="preserve"> </w:t>
      </w:r>
      <w:proofErr w:type="spellStart"/>
      <w:r w:rsidRPr="00440FC0">
        <w:t>keutuhan</w:t>
      </w:r>
      <w:proofErr w:type="spellEnd"/>
      <w:r w:rsidRPr="00440FC0">
        <w:t xml:space="preserve"> data </w:t>
      </w:r>
      <w:proofErr w:type="spellStart"/>
      <w:r w:rsidRPr="00440FC0">
        <w:t>dapat</w:t>
      </w:r>
      <w:proofErr w:type="spellEnd"/>
      <w:r w:rsidRPr="00440FC0">
        <w:t xml:space="preserve"> </w:t>
      </w:r>
      <w:proofErr w:type="spellStart"/>
      <w:r w:rsidRPr="00440FC0">
        <w:t>lebih</w:t>
      </w:r>
      <w:proofErr w:type="spellEnd"/>
      <w:r w:rsidRPr="00440FC0">
        <w:t xml:space="preserve"> </w:t>
      </w:r>
      <w:proofErr w:type="spellStart"/>
      <w:r w:rsidRPr="00440FC0">
        <w:t>terkontrol</w:t>
      </w:r>
      <w:proofErr w:type="spellEnd"/>
      <w:r w:rsidRPr="00440FC0">
        <w:t xml:space="preserve"> </w:t>
      </w:r>
      <w:proofErr w:type="spellStart"/>
      <w:r w:rsidRPr="00440FC0">
        <w:t>dengan</w:t>
      </w:r>
      <w:proofErr w:type="spellEnd"/>
      <w:r w:rsidRPr="00440FC0">
        <w:t xml:space="preserve"> </w:t>
      </w:r>
      <w:proofErr w:type="spellStart"/>
      <w:r w:rsidRPr="00440FC0">
        <w:t>baik</w:t>
      </w:r>
      <w:proofErr w:type="spellEnd"/>
      <w:r w:rsidRPr="00440FC0">
        <w:t xml:space="preserve">. </w:t>
      </w:r>
    </w:p>
    <w:p w:rsidR="00274E78" w:rsidRPr="00440FC0" w:rsidRDefault="00844284">
      <w:pPr>
        <w:rPr>
          <w:rFonts w:ascii="Times New Roman" w:hAnsi="Times New Roman" w:cs="Times New Roman"/>
        </w:rPr>
      </w:pPr>
    </w:p>
    <w:sectPr w:rsidR="00274E78" w:rsidRPr="00440FC0" w:rsidSect="00A05D59">
      <w:headerReference w:type="default" r:id="rId13"/>
      <w:footerReference w:type="default" r:id="rId14"/>
      <w:footerReference w:type="first" r:id="rId15"/>
      <w:pgSz w:w="11906" w:h="16838"/>
      <w:pgMar w:top="1701" w:right="1701" w:bottom="1701" w:left="2268" w:header="708" w:footer="708" w:gutter="0"/>
      <w:pgNumType w:start="6"/>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4284" w:rsidRDefault="00844284" w:rsidP="00A05D59">
      <w:pPr>
        <w:spacing w:after="0" w:line="240" w:lineRule="auto"/>
      </w:pPr>
      <w:r>
        <w:separator/>
      </w:r>
    </w:p>
  </w:endnote>
  <w:endnote w:type="continuationSeparator" w:id="0">
    <w:p w:rsidR="00844284" w:rsidRDefault="00844284" w:rsidP="00A05D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5D59" w:rsidRDefault="00A05D59">
    <w:pPr>
      <w:pStyle w:val="Footer"/>
      <w:jc w:val="center"/>
    </w:pPr>
  </w:p>
  <w:p w:rsidR="00A05D59" w:rsidRDefault="00A05D5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8017758"/>
      <w:docPartObj>
        <w:docPartGallery w:val="Page Numbers (Bottom of Page)"/>
        <w:docPartUnique/>
      </w:docPartObj>
    </w:sdtPr>
    <w:sdtEndPr>
      <w:rPr>
        <w:noProof/>
      </w:rPr>
    </w:sdtEndPr>
    <w:sdtContent>
      <w:p w:rsidR="00A05D59" w:rsidRDefault="00A05D59">
        <w:pPr>
          <w:pStyle w:val="Footer"/>
          <w:jc w:val="center"/>
        </w:pPr>
        <w:r>
          <w:fldChar w:fldCharType="begin"/>
        </w:r>
        <w:r>
          <w:instrText xml:space="preserve"> PAGE   \* MERGEFORMAT </w:instrText>
        </w:r>
        <w:r>
          <w:fldChar w:fldCharType="separate"/>
        </w:r>
        <w:r w:rsidR="00440FC0">
          <w:rPr>
            <w:noProof/>
          </w:rPr>
          <w:t>6</w:t>
        </w:r>
        <w:r>
          <w:rPr>
            <w:noProof/>
          </w:rPr>
          <w:fldChar w:fldCharType="end"/>
        </w:r>
      </w:p>
    </w:sdtContent>
  </w:sdt>
  <w:p w:rsidR="00A05D59" w:rsidRDefault="00A05D5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4284" w:rsidRDefault="00844284" w:rsidP="00A05D59">
      <w:pPr>
        <w:spacing w:after="0" w:line="240" w:lineRule="auto"/>
      </w:pPr>
      <w:r>
        <w:separator/>
      </w:r>
    </w:p>
  </w:footnote>
  <w:footnote w:type="continuationSeparator" w:id="0">
    <w:p w:rsidR="00844284" w:rsidRDefault="00844284" w:rsidP="00A05D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2243087"/>
      <w:docPartObj>
        <w:docPartGallery w:val="Page Numbers (Top of Page)"/>
        <w:docPartUnique/>
      </w:docPartObj>
    </w:sdtPr>
    <w:sdtEndPr>
      <w:rPr>
        <w:noProof/>
      </w:rPr>
    </w:sdtEndPr>
    <w:sdtContent>
      <w:p w:rsidR="00A05D59" w:rsidRDefault="00A05D59">
        <w:pPr>
          <w:pStyle w:val="Header"/>
          <w:jc w:val="right"/>
        </w:pPr>
        <w:r>
          <w:fldChar w:fldCharType="begin"/>
        </w:r>
        <w:r>
          <w:instrText xml:space="preserve"> PAGE   \* MERGEFORMAT </w:instrText>
        </w:r>
        <w:r>
          <w:fldChar w:fldCharType="separate"/>
        </w:r>
        <w:r w:rsidR="00440FC0">
          <w:rPr>
            <w:noProof/>
          </w:rPr>
          <w:t>17</w:t>
        </w:r>
        <w:r>
          <w:rPr>
            <w:noProof/>
          </w:rPr>
          <w:fldChar w:fldCharType="end"/>
        </w:r>
      </w:p>
    </w:sdtContent>
  </w:sdt>
  <w:p w:rsidR="00A05D59" w:rsidRDefault="00A05D5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CB0A96"/>
    <w:multiLevelType w:val="multilevel"/>
    <w:tmpl w:val="A0AA4146"/>
    <w:lvl w:ilvl="0">
      <w:start w:val="2"/>
      <w:numFmt w:val="decimal"/>
      <w:lvlText w:val="%1"/>
      <w:lvlJc w:val="left"/>
      <w:pPr>
        <w:ind w:left="1308" w:hanging="720"/>
      </w:pPr>
      <w:rPr>
        <w:rFonts w:hint="default"/>
        <w:lang w:val="id" w:eastAsia="id" w:bidi="id"/>
      </w:rPr>
    </w:lvl>
    <w:lvl w:ilvl="1">
      <w:start w:val="1"/>
      <w:numFmt w:val="decimal"/>
      <w:lvlText w:val="%1.%2."/>
      <w:lvlJc w:val="left"/>
      <w:pPr>
        <w:ind w:left="1004" w:hanging="720"/>
      </w:pPr>
      <w:rPr>
        <w:rFonts w:ascii="Times New Roman" w:eastAsia="Times New Roman" w:hAnsi="Times New Roman" w:cs="Times New Roman" w:hint="default"/>
        <w:b/>
        <w:bCs/>
        <w:w w:val="100"/>
        <w:sz w:val="28"/>
        <w:szCs w:val="28"/>
        <w:lang w:val="id" w:eastAsia="id" w:bidi="id"/>
      </w:rPr>
    </w:lvl>
    <w:lvl w:ilvl="2">
      <w:numFmt w:val="bullet"/>
      <w:lvlText w:val=""/>
      <w:lvlJc w:val="left"/>
      <w:pPr>
        <w:ind w:left="1296" w:hanging="360"/>
      </w:pPr>
      <w:rPr>
        <w:rFonts w:ascii="Symbol" w:eastAsia="Symbol" w:hAnsi="Symbol" w:cs="Symbol" w:hint="default"/>
        <w:w w:val="100"/>
        <w:sz w:val="24"/>
        <w:szCs w:val="24"/>
        <w:lang w:val="id" w:eastAsia="id" w:bidi="id"/>
      </w:rPr>
    </w:lvl>
    <w:lvl w:ilvl="3">
      <w:numFmt w:val="bullet"/>
      <w:lvlText w:val=""/>
      <w:lvlJc w:val="left"/>
      <w:pPr>
        <w:ind w:left="1440" w:hanging="360"/>
      </w:pPr>
      <w:rPr>
        <w:rFonts w:ascii="Symbol" w:eastAsia="Symbol" w:hAnsi="Symbol" w:cs="Symbol" w:hint="default"/>
        <w:w w:val="100"/>
        <w:sz w:val="24"/>
        <w:szCs w:val="24"/>
        <w:lang w:val="id" w:eastAsia="id" w:bidi="id"/>
      </w:rPr>
    </w:lvl>
    <w:lvl w:ilvl="4">
      <w:numFmt w:val="bullet"/>
      <w:lvlText w:val="•"/>
      <w:lvlJc w:val="left"/>
      <w:pPr>
        <w:ind w:left="3501" w:hanging="360"/>
      </w:pPr>
      <w:rPr>
        <w:rFonts w:hint="default"/>
        <w:lang w:val="id" w:eastAsia="id" w:bidi="id"/>
      </w:rPr>
    </w:lvl>
    <w:lvl w:ilvl="5">
      <w:numFmt w:val="bullet"/>
      <w:lvlText w:val="•"/>
      <w:lvlJc w:val="left"/>
      <w:pPr>
        <w:ind w:left="4392" w:hanging="360"/>
      </w:pPr>
      <w:rPr>
        <w:rFonts w:hint="default"/>
        <w:lang w:val="id" w:eastAsia="id" w:bidi="id"/>
      </w:rPr>
    </w:lvl>
    <w:lvl w:ilvl="6">
      <w:numFmt w:val="bullet"/>
      <w:lvlText w:val="•"/>
      <w:lvlJc w:val="left"/>
      <w:pPr>
        <w:ind w:left="5283" w:hanging="360"/>
      </w:pPr>
      <w:rPr>
        <w:rFonts w:hint="default"/>
        <w:lang w:val="id" w:eastAsia="id" w:bidi="id"/>
      </w:rPr>
    </w:lvl>
    <w:lvl w:ilvl="7">
      <w:numFmt w:val="bullet"/>
      <w:lvlText w:val="•"/>
      <w:lvlJc w:val="left"/>
      <w:pPr>
        <w:ind w:left="6174" w:hanging="360"/>
      </w:pPr>
      <w:rPr>
        <w:rFonts w:hint="default"/>
        <w:lang w:val="id" w:eastAsia="id" w:bidi="id"/>
      </w:rPr>
    </w:lvl>
    <w:lvl w:ilvl="8">
      <w:numFmt w:val="bullet"/>
      <w:lvlText w:val="•"/>
      <w:lvlJc w:val="left"/>
      <w:pPr>
        <w:ind w:left="7064" w:hanging="360"/>
      </w:pPr>
      <w:rPr>
        <w:rFonts w:hint="default"/>
        <w:lang w:val="id" w:eastAsia="id" w:bidi="id"/>
      </w:rPr>
    </w:lvl>
  </w:abstractNum>
  <w:abstractNum w:abstractNumId="1" w15:restartNumberingAfterBreak="0">
    <w:nsid w:val="3AB329FF"/>
    <w:multiLevelType w:val="multilevel"/>
    <w:tmpl w:val="D0EA564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566066C7"/>
    <w:multiLevelType w:val="hybridMultilevel"/>
    <w:tmpl w:val="371C89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F14517"/>
    <w:multiLevelType w:val="hybridMultilevel"/>
    <w:tmpl w:val="7EC4BC9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673E045E"/>
    <w:multiLevelType w:val="hybridMultilevel"/>
    <w:tmpl w:val="7352A4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AA62F3"/>
    <w:multiLevelType w:val="hybridMultilevel"/>
    <w:tmpl w:val="85DCEBE8"/>
    <w:lvl w:ilvl="0" w:tplc="3809000F">
      <w:start w:val="1"/>
      <w:numFmt w:val="decimal"/>
      <w:lvlText w:val="%1."/>
      <w:lvlJc w:val="left"/>
      <w:pPr>
        <w:ind w:left="720" w:hanging="360"/>
      </w:pPr>
      <w:rPr>
        <w:rFonts w:hint="default"/>
      </w:rPr>
    </w:lvl>
    <w:lvl w:ilvl="1" w:tplc="35FEB532">
      <w:start w:val="1"/>
      <w:numFmt w:val="decimal"/>
      <w:lvlText w:val="%2)"/>
      <w:lvlJc w:val="left"/>
      <w:pPr>
        <w:ind w:left="1440" w:hanging="360"/>
      </w:pPr>
      <w:rPr>
        <w:rFonts w:hint="default"/>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B194F85E">
      <w:start w:val="1"/>
      <w:numFmt w:val="upperRoman"/>
      <w:lvlText w:val="%5."/>
      <w:lvlJc w:val="left"/>
      <w:pPr>
        <w:ind w:left="3960" w:hanging="720"/>
      </w:pPr>
      <w:rPr>
        <w:rFonts w:hint="default"/>
        <w:sz w:val="24"/>
      </w:r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2D7"/>
    <w:rsid w:val="001A0595"/>
    <w:rsid w:val="003D5F12"/>
    <w:rsid w:val="00440FC0"/>
    <w:rsid w:val="005231AD"/>
    <w:rsid w:val="006A77C0"/>
    <w:rsid w:val="00844284"/>
    <w:rsid w:val="00A05D59"/>
    <w:rsid w:val="00A64AE2"/>
    <w:rsid w:val="00AD61A3"/>
    <w:rsid w:val="00B772D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2D93988-BC9C-4513-BD7C-D745EC3A0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B772D7"/>
    <w:pPr>
      <w:spacing w:before="100" w:after="0" w:line="360" w:lineRule="auto"/>
      <w:ind w:left="707" w:right="443"/>
      <w:jc w:val="center"/>
      <w:outlineLvl w:val="0"/>
    </w:pPr>
    <w:rPr>
      <w:rFonts w:ascii="Times New Roman" w:eastAsia="Times New Roman" w:hAnsi="Times New Roman" w:cs="Times New Roman"/>
      <w:b/>
      <w:bCs/>
      <w:sz w:val="32"/>
      <w:szCs w:val="32"/>
      <w:lang w:val="id" w:eastAsia="id"/>
    </w:rPr>
  </w:style>
  <w:style w:type="paragraph" w:styleId="Heading2">
    <w:name w:val="heading 2"/>
    <w:basedOn w:val="Normal"/>
    <w:link w:val="Heading2Char"/>
    <w:uiPriority w:val="1"/>
    <w:qFormat/>
    <w:rsid w:val="00B772D7"/>
    <w:pPr>
      <w:spacing w:after="0" w:line="360" w:lineRule="auto"/>
      <w:ind w:left="1308" w:hanging="721"/>
      <w:outlineLvl w:val="1"/>
    </w:pPr>
    <w:rPr>
      <w:rFonts w:ascii="Times New Roman" w:eastAsia="Times New Roman" w:hAnsi="Times New Roman" w:cs="Times New Roman"/>
      <w:b/>
      <w:bCs/>
      <w:sz w:val="28"/>
      <w:szCs w:val="28"/>
      <w:lang w:val="id" w:eastAsia="id"/>
    </w:rPr>
  </w:style>
  <w:style w:type="paragraph" w:styleId="Heading3">
    <w:name w:val="heading 3"/>
    <w:basedOn w:val="Normal"/>
    <w:next w:val="Normal"/>
    <w:link w:val="Heading3Char"/>
    <w:uiPriority w:val="1"/>
    <w:qFormat/>
    <w:rsid w:val="00B772D7"/>
    <w:pPr>
      <w:spacing w:after="0" w:line="360" w:lineRule="auto"/>
      <w:ind w:left="1308" w:hanging="721"/>
      <w:outlineLvl w:val="2"/>
    </w:pPr>
    <w:rPr>
      <w:rFonts w:ascii="Times New Roman" w:eastAsia="Times New Roman" w:hAnsi="Times New Roman" w:cs="Times New Roman"/>
      <w:b/>
      <w:bCs/>
      <w:sz w:val="24"/>
      <w:szCs w:val="28"/>
      <w:lang w:val="id" w:eastAsia="id"/>
    </w:rPr>
  </w:style>
  <w:style w:type="paragraph" w:styleId="Heading4">
    <w:name w:val="heading 4"/>
    <w:basedOn w:val="Normal"/>
    <w:link w:val="Heading4Char"/>
    <w:uiPriority w:val="1"/>
    <w:qFormat/>
    <w:rsid w:val="00B772D7"/>
    <w:pPr>
      <w:spacing w:before="5" w:after="0" w:line="360" w:lineRule="auto"/>
      <w:ind w:left="574"/>
      <w:outlineLvl w:val="3"/>
    </w:pPr>
    <w:rPr>
      <w:rFonts w:ascii="Times New Roman" w:eastAsia="Times New Roman" w:hAnsi="Times New Roman" w:cs="Times New Roman"/>
      <w:b/>
      <w:bCs/>
      <w:sz w:val="24"/>
      <w:szCs w:val="24"/>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772D7"/>
    <w:rPr>
      <w:rFonts w:ascii="Times New Roman" w:eastAsia="Times New Roman" w:hAnsi="Times New Roman" w:cs="Times New Roman"/>
      <w:b/>
      <w:bCs/>
      <w:sz w:val="32"/>
      <w:szCs w:val="32"/>
      <w:lang w:val="id" w:eastAsia="id"/>
    </w:rPr>
  </w:style>
  <w:style w:type="character" w:customStyle="1" w:styleId="Heading2Char">
    <w:name w:val="Heading 2 Char"/>
    <w:basedOn w:val="DefaultParagraphFont"/>
    <w:link w:val="Heading2"/>
    <w:uiPriority w:val="1"/>
    <w:rsid w:val="00B772D7"/>
    <w:rPr>
      <w:rFonts w:ascii="Times New Roman" w:eastAsia="Times New Roman" w:hAnsi="Times New Roman" w:cs="Times New Roman"/>
      <w:b/>
      <w:bCs/>
      <w:sz w:val="28"/>
      <w:szCs w:val="28"/>
      <w:lang w:val="id" w:eastAsia="id"/>
    </w:rPr>
  </w:style>
  <w:style w:type="character" w:customStyle="1" w:styleId="Heading3Char">
    <w:name w:val="Heading 3 Char"/>
    <w:basedOn w:val="DefaultParagraphFont"/>
    <w:link w:val="Heading3"/>
    <w:uiPriority w:val="1"/>
    <w:rsid w:val="00B772D7"/>
    <w:rPr>
      <w:rFonts w:ascii="Times New Roman" w:eastAsia="Times New Roman" w:hAnsi="Times New Roman" w:cs="Times New Roman"/>
      <w:b/>
      <w:bCs/>
      <w:sz w:val="24"/>
      <w:szCs w:val="28"/>
      <w:lang w:val="id" w:eastAsia="id"/>
    </w:rPr>
  </w:style>
  <w:style w:type="character" w:customStyle="1" w:styleId="Heading4Char">
    <w:name w:val="Heading 4 Char"/>
    <w:basedOn w:val="DefaultParagraphFont"/>
    <w:link w:val="Heading4"/>
    <w:uiPriority w:val="1"/>
    <w:rsid w:val="00B772D7"/>
    <w:rPr>
      <w:rFonts w:ascii="Times New Roman" w:eastAsia="Times New Roman" w:hAnsi="Times New Roman" w:cs="Times New Roman"/>
      <w:b/>
      <w:bCs/>
      <w:sz w:val="24"/>
      <w:szCs w:val="24"/>
      <w:lang w:val="id" w:eastAsia="id"/>
    </w:rPr>
  </w:style>
  <w:style w:type="paragraph" w:styleId="BodyText">
    <w:name w:val="Body Text"/>
    <w:basedOn w:val="Normal"/>
    <w:link w:val="BodyTextChar"/>
    <w:uiPriority w:val="1"/>
    <w:qFormat/>
    <w:rsid w:val="00B772D7"/>
    <w:pPr>
      <w:spacing w:after="0" w:line="36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B772D7"/>
    <w:rPr>
      <w:rFonts w:ascii="Times New Roman" w:eastAsia="Times New Roman" w:hAnsi="Times New Roman" w:cs="Times New Roman"/>
      <w:sz w:val="24"/>
      <w:szCs w:val="24"/>
      <w:lang w:val="id" w:eastAsia="id"/>
    </w:rPr>
  </w:style>
  <w:style w:type="paragraph" w:styleId="ListParagraph">
    <w:name w:val="List Paragraph"/>
    <w:aliases w:val="List Paragraph Laporan"/>
    <w:basedOn w:val="Normal"/>
    <w:link w:val="ListParagraphChar"/>
    <w:uiPriority w:val="34"/>
    <w:qFormat/>
    <w:rsid w:val="00B772D7"/>
    <w:pPr>
      <w:spacing w:after="0" w:line="360" w:lineRule="auto"/>
      <w:ind w:left="1865" w:hanging="426"/>
    </w:pPr>
    <w:rPr>
      <w:rFonts w:ascii="Times New Roman" w:eastAsia="Times New Roman" w:hAnsi="Times New Roman" w:cs="Times New Roman"/>
      <w:lang w:val="id" w:eastAsia="id"/>
    </w:rPr>
  </w:style>
  <w:style w:type="character" w:customStyle="1" w:styleId="ListParagraphChar">
    <w:name w:val="List Paragraph Char"/>
    <w:aliases w:val="List Paragraph Laporan Char"/>
    <w:link w:val="ListParagraph"/>
    <w:uiPriority w:val="34"/>
    <w:rsid w:val="00B772D7"/>
    <w:rPr>
      <w:rFonts w:ascii="Times New Roman" w:eastAsia="Times New Roman" w:hAnsi="Times New Roman" w:cs="Times New Roman"/>
      <w:lang w:val="id" w:eastAsia="id"/>
    </w:rPr>
  </w:style>
  <w:style w:type="paragraph" w:customStyle="1" w:styleId="Default">
    <w:name w:val="Default"/>
    <w:rsid w:val="00B772D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ableParagraph">
    <w:name w:val="Table Paragraph"/>
    <w:basedOn w:val="Normal"/>
    <w:uiPriority w:val="1"/>
    <w:qFormat/>
    <w:rsid w:val="00B772D7"/>
    <w:pPr>
      <w:widowControl w:val="0"/>
      <w:autoSpaceDE w:val="0"/>
      <w:autoSpaceDN w:val="0"/>
      <w:spacing w:after="0" w:line="240" w:lineRule="auto"/>
    </w:pPr>
    <w:rPr>
      <w:rFonts w:ascii="Times New Roman" w:eastAsia="Times New Roman" w:hAnsi="Times New Roman" w:cs="Times New Roman"/>
      <w:lang w:val="id" w:eastAsia="id"/>
    </w:rPr>
  </w:style>
  <w:style w:type="paragraph" w:styleId="Caption">
    <w:name w:val="caption"/>
    <w:basedOn w:val="Normal"/>
    <w:next w:val="Normal"/>
    <w:uiPriority w:val="35"/>
    <w:unhideWhenUsed/>
    <w:qFormat/>
    <w:rsid w:val="00B772D7"/>
    <w:pPr>
      <w:spacing w:after="200" w:line="240" w:lineRule="auto"/>
    </w:pPr>
    <w:rPr>
      <w:rFonts w:ascii="Times New Roman" w:eastAsia="Times New Roman" w:hAnsi="Times New Roman" w:cs="Times New Roman"/>
      <w:i/>
      <w:iCs/>
      <w:color w:val="44546A" w:themeColor="text2"/>
      <w:sz w:val="18"/>
      <w:szCs w:val="18"/>
      <w:lang w:val="id" w:eastAsia="id"/>
    </w:rPr>
  </w:style>
  <w:style w:type="table" w:styleId="TableGridLight">
    <w:name w:val="Grid Table Light"/>
    <w:basedOn w:val="TableNormal"/>
    <w:uiPriority w:val="40"/>
    <w:rsid w:val="00B772D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B772D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A05D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5D59"/>
  </w:style>
  <w:style w:type="paragraph" w:styleId="Footer">
    <w:name w:val="footer"/>
    <w:basedOn w:val="Normal"/>
    <w:link w:val="FooterChar"/>
    <w:uiPriority w:val="99"/>
    <w:unhideWhenUsed/>
    <w:rsid w:val="00A05D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5D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2</Pages>
  <Words>3377</Words>
  <Characters>1925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T. Maxxima 1</dc:creator>
  <cp:keywords/>
  <dc:description/>
  <cp:lastModifiedBy>PT. Maxxima 1</cp:lastModifiedBy>
  <cp:revision>5</cp:revision>
  <dcterms:created xsi:type="dcterms:W3CDTF">2019-11-05T10:30:00Z</dcterms:created>
  <dcterms:modified xsi:type="dcterms:W3CDTF">2019-11-05T10:50:00Z</dcterms:modified>
</cp:coreProperties>
</file>